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7FBC" w:rsidRPr="009401E3" w:rsidRDefault="00F17FBC" w:rsidP="001156F3">
      <w:pPr>
        <w:pStyle w:val="Heading1"/>
        <w:spacing w:before="0"/>
        <w:ind w:left="0" w:firstLine="0"/>
        <w:rPr>
          <w:lang w:val="id-ID"/>
        </w:rPr>
      </w:pPr>
      <w:bookmarkStart w:id="0" w:name="_Toc135908601"/>
      <w:r w:rsidRPr="009401E3">
        <w:t xml:space="preserve">BAB 1 </w:t>
      </w:r>
      <w:r w:rsidR="00166320" w:rsidRPr="009401E3">
        <w:rPr>
          <w:lang w:val="id-ID"/>
        </w:rPr>
        <w:br/>
      </w:r>
      <w:r w:rsidRPr="009401E3">
        <w:t>PENDAHULUAN</w:t>
      </w:r>
      <w:bookmarkEnd w:id="0"/>
    </w:p>
    <w:p w:rsidR="001E7DB0" w:rsidRPr="009401E3" w:rsidRDefault="001E7DB0" w:rsidP="001156F3">
      <w:pPr>
        <w:spacing w:after="0" w:line="360" w:lineRule="auto"/>
        <w:jc w:val="center"/>
        <w:rPr>
          <w:rFonts w:cs="Times New Roman"/>
          <w:b/>
          <w:szCs w:val="24"/>
        </w:rPr>
      </w:pPr>
    </w:p>
    <w:p w:rsidR="00F17FBC" w:rsidRPr="009401E3" w:rsidRDefault="00F17FBC" w:rsidP="001156F3">
      <w:pPr>
        <w:pStyle w:val="Heading2"/>
        <w:ind w:left="284" w:hanging="284"/>
        <w:rPr>
          <w:rFonts w:cs="Times New Roman"/>
          <w:szCs w:val="24"/>
        </w:rPr>
      </w:pPr>
      <w:bookmarkStart w:id="1" w:name="_Toc135908602"/>
      <w:r w:rsidRPr="009401E3">
        <w:rPr>
          <w:rFonts w:cs="Times New Roman"/>
          <w:szCs w:val="24"/>
        </w:rPr>
        <w:t>Latar Belakang</w:t>
      </w:r>
      <w:bookmarkEnd w:id="1"/>
    </w:p>
    <w:p w:rsidR="00E953C0" w:rsidRPr="009401E3" w:rsidRDefault="001A0CB3" w:rsidP="001156F3">
      <w:pPr>
        <w:pStyle w:val="ListParagraph"/>
        <w:spacing w:after="0" w:line="360" w:lineRule="auto"/>
        <w:ind w:left="284" w:firstLine="567"/>
        <w:rPr>
          <w:rFonts w:cs="Times New Roman"/>
          <w:szCs w:val="24"/>
        </w:rPr>
      </w:pPr>
      <w:r w:rsidRPr="009401E3">
        <w:rPr>
          <w:rFonts w:cs="Times New Roman"/>
          <w:szCs w:val="24"/>
        </w:rPr>
        <w:t>Stunting atau pendek adalah salah satu bentuk kekurangan gizi</w:t>
      </w:r>
      <w:r w:rsidR="00776DB2" w:rsidRPr="009401E3">
        <w:rPr>
          <w:rFonts w:cs="Times New Roman"/>
          <w:szCs w:val="24"/>
        </w:rPr>
        <w:t xml:space="preserve"> dan permasalahan gizi yang mempengaruhi potensi pertumbuhan anak-anak diseluruh dunia.</w:t>
      </w:r>
      <w:r w:rsidRPr="009401E3">
        <w:rPr>
          <w:rFonts w:cs="Times New Roman"/>
          <w:szCs w:val="24"/>
        </w:rPr>
        <w:t xml:space="preserve"> Banyak orang berpikir bahwa tinggi seorang anak bergantung pada faktor genetik (keturunan) dan tidak banyak yang dapat dilakukan untuk mencegah atau memperbaikinya. Sebenarnya pendek adalah kondisi serius yang terjadi saat seseorang tidak mendapatkan asupan bergizi dalam jumlah yang tepat dalam waktu yang lama (kronik), sehingga stunting dapat dicegah dengan asupan gizi yang memadai, terutama pada 1000 hari pertama kehidupannya </w:t>
      </w:r>
      <w:r w:rsidRPr="009401E3">
        <w:rPr>
          <w:rFonts w:cs="Times New Roman"/>
          <w:szCs w:val="24"/>
        </w:rPr>
        <w:fldChar w:fldCharType="begin" w:fldLock="1"/>
      </w:r>
      <w:r w:rsidR="004D7C27" w:rsidRPr="009401E3">
        <w:rPr>
          <w:rFonts w:cs="Times New Roman"/>
          <w:szCs w:val="24"/>
        </w:rPr>
        <w:instrText>ADDIN CSL_CITATION {"citationItems":[{"id":"ITEM-1","itemData":{"author":[{"dropping-particle":"","family":"Ramiza Hariani, Risa Amalia","given":"Riri Maharani","non-dropping-particle":"","parse-names":false,"suffix":""}],"id":"ITEM-1","issued":{"date-parts":[["2021"]]},"page":"695-703","title":"Analisis Program Promosi Kesehatan Dalam Pencegahan Stunting Di Puskesmas Kampar Kiri Hilir Tahun 2020","type":"article-journal","volume":"1"},"uris":["http://www.mendeley.com/documents/?uuid=6ece2843-06b1-4dc4-a797-0b5fa35c194b"]}],"mendeley":{"formattedCitation":"(Ramiza Hariani, Risa Amalia, 2021)","plainTextFormattedCitation":"(Ramiza Hariani, Risa Amalia, 2021)","previouslyFormattedCitation":"(Ramiza Hariani, Risa Amalia, 2021)"},"properties":{"noteIndex":0},"schema":"https://github.com/citation-style-language/schema/raw/master/csl-citation.json"}</w:instrText>
      </w:r>
      <w:r w:rsidRPr="009401E3">
        <w:rPr>
          <w:rFonts w:cs="Times New Roman"/>
          <w:szCs w:val="24"/>
        </w:rPr>
        <w:fldChar w:fldCharType="separate"/>
      </w:r>
      <w:r w:rsidRPr="009401E3">
        <w:rPr>
          <w:rFonts w:cs="Times New Roman"/>
          <w:noProof/>
          <w:szCs w:val="24"/>
        </w:rPr>
        <w:t>(Ramiza Hariani, Risa Amalia, 2021)</w:t>
      </w:r>
      <w:r w:rsidRPr="009401E3">
        <w:rPr>
          <w:rFonts w:cs="Times New Roman"/>
          <w:szCs w:val="24"/>
        </w:rPr>
        <w:fldChar w:fldCharType="end"/>
      </w:r>
      <w:r w:rsidRPr="009401E3">
        <w:rPr>
          <w:rFonts w:cs="Times New Roman"/>
          <w:szCs w:val="24"/>
        </w:rPr>
        <w:t>.</w:t>
      </w:r>
    </w:p>
    <w:p w:rsidR="00B35392" w:rsidRPr="00FC4D90" w:rsidRDefault="0042179E" w:rsidP="001156F3">
      <w:pPr>
        <w:pStyle w:val="ListParagraph"/>
        <w:spacing w:after="0" w:line="360" w:lineRule="auto"/>
        <w:ind w:left="284" w:firstLine="567"/>
        <w:rPr>
          <w:rFonts w:cs="Times New Roman"/>
          <w:b/>
          <w:szCs w:val="24"/>
        </w:rPr>
      </w:pPr>
      <w:r w:rsidRPr="00FC4D90">
        <w:rPr>
          <w:rFonts w:cs="Times New Roman"/>
          <w:szCs w:val="24"/>
        </w:rPr>
        <w:t>Upaya pencegahan penyakit</w:t>
      </w:r>
      <w:r w:rsidR="0040098B" w:rsidRPr="00FC4D90">
        <w:rPr>
          <w:rFonts w:cs="Times New Roman"/>
          <w:szCs w:val="24"/>
        </w:rPr>
        <w:t xml:space="preserve"> dapat dilakuka</w:t>
      </w:r>
      <w:r w:rsidRPr="00FC4D90">
        <w:rPr>
          <w:rFonts w:cs="Times New Roman"/>
          <w:szCs w:val="24"/>
        </w:rPr>
        <w:t>n dengan</w:t>
      </w:r>
      <w:r w:rsidR="0040098B" w:rsidRPr="00FC4D90">
        <w:rPr>
          <w:rFonts w:cs="Times New Roman"/>
          <w:szCs w:val="24"/>
        </w:rPr>
        <w:t xml:space="preserve"> memberikan informasi dan pendidikan kesehatan kepada masyarakat</w:t>
      </w:r>
      <w:r w:rsidR="00194C0F" w:rsidRPr="00FC4D90">
        <w:rPr>
          <w:rFonts w:cs="Times New Roman"/>
          <w:szCs w:val="24"/>
        </w:rPr>
        <w:t xml:space="preserve">. </w:t>
      </w:r>
      <w:r w:rsidR="0040098B" w:rsidRPr="00FC4D90">
        <w:rPr>
          <w:rFonts w:cs="Times New Roman"/>
          <w:szCs w:val="24"/>
        </w:rPr>
        <w:t>Hal ini t</w:t>
      </w:r>
      <w:r w:rsidR="00FC413E" w:rsidRPr="00FC4D90">
        <w:rPr>
          <w:rFonts w:cs="Times New Roman"/>
          <w:szCs w:val="24"/>
        </w:rPr>
        <w:t xml:space="preserve">ermasuk </w:t>
      </w:r>
      <w:r w:rsidR="00194C0F" w:rsidRPr="00FC4D90">
        <w:rPr>
          <w:rFonts w:cs="Times New Roman"/>
          <w:szCs w:val="24"/>
        </w:rPr>
        <w:t xml:space="preserve">program </w:t>
      </w:r>
      <w:r w:rsidR="00EE06D8" w:rsidRPr="00FC4D90">
        <w:rPr>
          <w:rFonts w:cs="Times New Roman"/>
          <w:szCs w:val="24"/>
        </w:rPr>
        <w:t xml:space="preserve">wajib atau utama </w:t>
      </w:r>
      <w:r w:rsidR="00194C0F" w:rsidRPr="00FC4D90">
        <w:rPr>
          <w:rFonts w:cs="Times New Roman"/>
          <w:szCs w:val="24"/>
        </w:rPr>
        <w:t>yang ada di puskesmas, s</w:t>
      </w:r>
      <w:r w:rsidR="00B06607" w:rsidRPr="00FC4D90">
        <w:rPr>
          <w:rFonts w:cs="Times New Roman"/>
          <w:szCs w:val="24"/>
        </w:rPr>
        <w:t xml:space="preserve">alah satunya adalah </w:t>
      </w:r>
      <w:r w:rsidR="00FC413E" w:rsidRPr="00FC4D90">
        <w:rPr>
          <w:rFonts w:cs="Times New Roman"/>
          <w:szCs w:val="24"/>
        </w:rPr>
        <w:t xml:space="preserve">promosi kesehatan. </w:t>
      </w:r>
      <w:r w:rsidR="00F2664F" w:rsidRPr="00FC4D90">
        <w:rPr>
          <w:rFonts w:cs="Times New Roman"/>
          <w:szCs w:val="24"/>
        </w:rPr>
        <w:t>Pelaksanaan promosi kesehatan tidak lepas dari beberapa komponen sebagai penunjang k</w:t>
      </w:r>
      <w:r w:rsidRPr="00FC4D90">
        <w:rPr>
          <w:rFonts w:cs="Times New Roman"/>
          <w:szCs w:val="24"/>
        </w:rPr>
        <w:t>eberhasilan</w:t>
      </w:r>
      <w:r w:rsidR="00C96565" w:rsidRPr="00FC4D90">
        <w:rPr>
          <w:rFonts w:cs="Times New Roman"/>
          <w:szCs w:val="24"/>
        </w:rPr>
        <w:t xml:space="preserve"> pelaksanaannya</w:t>
      </w:r>
      <w:r w:rsidR="008B28E2" w:rsidRPr="00FC4D90">
        <w:rPr>
          <w:rFonts w:cs="Times New Roman"/>
          <w:szCs w:val="24"/>
        </w:rPr>
        <w:t xml:space="preserve"> seperti</w:t>
      </w:r>
      <w:r w:rsidR="00F2664F" w:rsidRPr="00FC4D90">
        <w:rPr>
          <w:rFonts w:cs="Times New Roman"/>
          <w:szCs w:val="24"/>
        </w:rPr>
        <w:t xml:space="preserve"> strategi promosi kesehatan. </w:t>
      </w:r>
      <w:r w:rsidR="00EB183F" w:rsidRPr="00FC4D90">
        <w:rPr>
          <w:rFonts w:cs="Times New Roman"/>
          <w:szCs w:val="24"/>
        </w:rPr>
        <w:t>Kem</w:t>
      </w:r>
      <w:r w:rsidR="00B96463" w:rsidRPr="00FC4D90">
        <w:rPr>
          <w:rFonts w:cs="Times New Roman"/>
          <w:szCs w:val="24"/>
        </w:rPr>
        <w:t>entri</w:t>
      </w:r>
      <w:r w:rsidR="00EB183F" w:rsidRPr="00FC4D90">
        <w:rPr>
          <w:rFonts w:cs="Times New Roman"/>
          <w:szCs w:val="24"/>
        </w:rPr>
        <w:t>an</w:t>
      </w:r>
      <w:r w:rsidR="00B96463" w:rsidRPr="00FC4D90">
        <w:rPr>
          <w:rFonts w:cs="Times New Roman"/>
          <w:szCs w:val="24"/>
        </w:rPr>
        <w:t xml:space="preserve"> Kesehatan </w:t>
      </w:r>
      <w:r w:rsidR="00EB183F" w:rsidRPr="00FC4D90">
        <w:rPr>
          <w:rFonts w:cs="Times New Roman"/>
          <w:szCs w:val="24"/>
        </w:rPr>
        <w:t xml:space="preserve">telah </w:t>
      </w:r>
      <w:r w:rsidR="00B96463" w:rsidRPr="00FC4D90">
        <w:rPr>
          <w:rFonts w:cs="Times New Roman"/>
          <w:szCs w:val="24"/>
        </w:rPr>
        <w:t xml:space="preserve">mengeluarkan Keputusan Menteri Kesehatan RI No. : 585/MENKES/SKN/2007 yang berisi </w:t>
      </w:r>
      <w:r w:rsidR="00B96463" w:rsidRPr="00FC4D90">
        <w:rPr>
          <w:szCs w:val="24"/>
        </w:rPr>
        <w:t>strategi promosi kesehatan sebagai</w:t>
      </w:r>
      <w:r w:rsidR="0018534A" w:rsidRPr="00FC4D90">
        <w:rPr>
          <w:szCs w:val="24"/>
        </w:rPr>
        <w:t xml:space="preserve"> cara mencapai atau mewujudkan visi dan misi promosi kesehatan secara efektif dan efisien, berupa advokasi, bina suasana, gerakan pemberdayaan dan kemitraan.</w:t>
      </w:r>
      <w:r w:rsidR="00E730A5" w:rsidRPr="00FC4D90">
        <w:rPr>
          <w:rFonts w:cs="Times New Roman"/>
          <w:szCs w:val="24"/>
        </w:rPr>
        <w:t xml:space="preserve"> </w:t>
      </w:r>
      <w:r w:rsidR="00EB183F" w:rsidRPr="00FC4D90">
        <w:rPr>
          <w:rFonts w:cs="Times New Roman"/>
          <w:szCs w:val="24"/>
        </w:rPr>
        <w:t>Serta</w:t>
      </w:r>
      <w:r w:rsidR="0018534A" w:rsidRPr="00FC4D90">
        <w:rPr>
          <w:rFonts w:cs="Times New Roman"/>
          <w:szCs w:val="24"/>
        </w:rPr>
        <w:t xml:space="preserve"> </w:t>
      </w:r>
      <w:r w:rsidR="00E730A5" w:rsidRPr="00FC4D90">
        <w:rPr>
          <w:rFonts w:cs="Times New Roman"/>
          <w:szCs w:val="24"/>
        </w:rPr>
        <w:t xml:space="preserve">komponen </w:t>
      </w:r>
      <w:r w:rsidR="007F2822" w:rsidRPr="00FC4D90">
        <w:rPr>
          <w:rFonts w:cs="Times New Roman"/>
          <w:szCs w:val="24"/>
        </w:rPr>
        <w:t>p</w:t>
      </w:r>
      <w:r w:rsidR="00AF53B9" w:rsidRPr="00FC4D90">
        <w:rPr>
          <w:rFonts w:cs="Times New Roman"/>
          <w:szCs w:val="24"/>
        </w:rPr>
        <w:t>endukung</w:t>
      </w:r>
      <w:r w:rsidR="00CD511F" w:rsidRPr="00FC4D90">
        <w:rPr>
          <w:rFonts w:cs="Times New Roman"/>
          <w:szCs w:val="24"/>
        </w:rPr>
        <w:t xml:space="preserve"> promosi kesehatan</w:t>
      </w:r>
      <w:r w:rsidR="007F2822" w:rsidRPr="00FC4D90">
        <w:rPr>
          <w:rFonts w:cs="Times New Roman"/>
          <w:szCs w:val="24"/>
        </w:rPr>
        <w:t xml:space="preserve"> dalam pelaksanaan program yaitu</w:t>
      </w:r>
      <w:r w:rsidR="00AF53B9" w:rsidRPr="00FC4D90">
        <w:rPr>
          <w:rFonts w:cs="Times New Roman"/>
          <w:szCs w:val="24"/>
        </w:rPr>
        <w:t xml:space="preserve"> metode, media dan sumber daya</w:t>
      </w:r>
      <w:r w:rsidR="00DE548B" w:rsidRPr="00FC4D90">
        <w:rPr>
          <w:rFonts w:cs="Times New Roman"/>
          <w:szCs w:val="24"/>
        </w:rPr>
        <w:t xml:space="preserve"> yang ada</w:t>
      </w:r>
      <w:r w:rsidR="00EB183F" w:rsidRPr="00FC4D90">
        <w:rPr>
          <w:rFonts w:cs="Times New Roman"/>
          <w:szCs w:val="24"/>
        </w:rPr>
        <w:t>. G</w:t>
      </w:r>
      <w:r w:rsidR="00B564E9" w:rsidRPr="00FC4D90">
        <w:rPr>
          <w:rFonts w:cs="Times New Roman"/>
          <w:szCs w:val="24"/>
        </w:rPr>
        <w:t>una</w:t>
      </w:r>
      <w:r w:rsidR="00EB183F" w:rsidRPr="00FC4D90">
        <w:rPr>
          <w:rFonts w:cs="Times New Roman"/>
          <w:szCs w:val="24"/>
        </w:rPr>
        <w:t xml:space="preserve"> memaksimalkan pelaksanaan promosi kesehatan di Indonesia</w:t>
      </w:r>
      <w:r w:rsidR="005731C9" w:rsidRPr="00FC4D90">
        <w:rPr>
          <w:rFonts w:cs="Times New Roman"/>
          <w:szCs w:val="24"/>
        </w:rPr>
        <w:t xml:space="preserve"> dalam pen</w:t>
      </w:r>
      <w:r w:rsidR="003D362A" w:rsidRPr="00FC4D90">
        <w:rPr>
          <w:rFonts w:cs="Times New Roman"/>
          <w:szCs w:val="24"/>
        </w:rPr>
        <w:t>anganan atau pencegahan penyakit</w:t>
      </w:r>
      <w:r w:rsidR="005731C9" w:rsidRPr="00FC4D90">
        <w:rPr>
          <w:rFonts w:cs="Times New Roman"/>
          <w:szCs w:val="24"/>
        </w:rPr>
        <w:t xml:space="preserve"> seperti stunting</w:t>
      </w:r>
      <w:r w:rsidR="001263D9" w:rsidRPr="00FC4D90">
        <w:rPr>
          <w:rFonts w:cs="Times New Roman"/>
          <w:szCs w:val="24"/>
        </w:rPr>
        <w:t xml:space="preserve"> </w:t>
      </w:r>
      <w:r w:rsidR="0078788A" w:rsidRPr="00FC4D90">
        <w:rPr>
          <w:rFonts w:cs="Times New Roman"/>
          <w:szCs w:val="24"/>
        </w:rPr>
        <w:t>untuk</w:t>
      </w:r>
      <w:r w:rsidR="001263D9" w:rsidRPr="00FC4D90">
        <w:rPr>
          <w:rFonts w:cs="Times New Roman"/>
          <w:szCs w:val="24"/>
        </w:rPr>
        <w:t xml:space="preserve"> mencapai</w:t>
      </w:r>
      <w:r w:rsidR="00C96565" w:rsidRPr="00FC4D90">
        <w:rPr>
          <w:rFonts w:cs="Times New Roman"/>
          <w:szCs w:val="24"/>
        </w:rPr>
        <w:t xml:space="preserve"> target program percepatan pe</w:t>
      </w:r>
      <w:r w:rsidR="008B28E2" w:rsidRPr="00FC4D90">
        <w:rPr>
          <w:rFonts w:cs="Times New Roman"/>
          <w:szCs w:val="24"/>
        </w:rPr>
        <w:t>n</w:t>
      </w:r>
      <w:r w:rsidR="00C96565" w:rsidRPr="00FC4D90">
        <w:rPr>
          <w:rFonts w:cs="Times New Roman"/>
          <w:szCs w:val="24"/>
        </w:rPr>
        <w:t xml:space="preserve">cegahan stunting yang </w:t>
      </w:r>
      <w:r w:rsidR="008B28E2" w:rsidRPr="00FC4D90">
        <w:rPr>
          <w:rFonts w:cs="Times New Roman"/>
          <w:szCs w:val="24"/>
        </w:rPr>
        <w:t xml:space="preserve">sedang </w:t>
      </w:r>
      <w:r w:rsidR="00C96565" w:rsidRPr="00FC4D90">
        <w:rPr>
          <w:rFonts w:cs="Times New Roman"/>
          <w:szCs w:val="24"/>
        </w:rPr>
        <w:t>dilaksanakan oleh semua masyarakat di Indonesia</w:t>
      </w:r>
      <w:r w:rsidR="00EB183F" w:rsidRPr="00FC4D90">
        <w:rPr>
          <w:rFonts w:cs="Times New Roman"/>
          <w:szCs w:val="24"/>
        </w:rPr>
        <w:t>.</w:t>
      </w:r>
      <w:r w:rsidR="007F2822" w:rsidRPr="00FC4D90">
        <w:rPr>
          <w:rFonts w:cs="Times New Roman"/>
          <w:szCs w:val="24"/>
        </w:rPr>
        <w:t xml:space="preserve"> </w:t>
      </w:r>
      <w:r w:rsidR="007F2822" w:rsidRPr="00FC4D90">
        <w:rPr>
          <w:rStyle w:val="FootnoteReference"/>
          <w:rFonts w:cs="Times New Roman"/>
          <w:szCs w:val="24"/>
        </w:rPr>
        <w:fldChar w:fldCharType="begin" w:fldLock="1"/>
      </w:r>
      <w:r w:rsidR="00043362" w:rsidRPr="00FC4D90">
        <w:rPr>
          <w:rFonts w:cs="Times New Roman"/>
          <w:szCs w:val="24"/>
        </w:rPr>
        <w:instrText>ADDIN CSL_CITATION {"citationItems":[{"id":"ITEM-1","itemData":{"ISBN":"0340035208102","ISSN":"17518113","PMID":"7719811","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Kementerian Kesehatan Republik Indonesia","given":"","non-dropping-particle":"","parse-names":false,"suffix":""}],"container-title":"Keputusan Menteri Kesehatan Republik Indonesia Nomor : 585/MENKES/SK/V/2007","id":"ITEM-1","issue":"8","issued":{"date-parts":[["2013"]]},"page":"1-60","title":"Pedoman Pelaksanaan Promosi Kesehatan Di Puskesmas","type":"article-journal","volume":"44"},"uris":["http://www.mendeley.com/documents/?uuid=0f641f18-c7f2-4684-9cce-e24476ce0aa5"]}],"mendeley":{"formattedCitation":"(Kementerian Kesehatan Republik Indonesia, 2013)","plainTextFormattedCitation":"(Kementerian Kesehatan Republik Indonesia, 2013)","previouslyFormattedCitation":"(Kementerian Kesehatan Republik Indonesia, 2013)"},"properties":{"noteIndex":0},"schema":"https://github.com/citation-style-language/schema/raw/master/csl-citation.json"}</w:instrText>
      </w:r>
      <w:r w:rsidR="007F2822" w:rsidRPr="00FC4D90">
        <w:rPr>
          <w:rStyle w:val="FootnoteReference"/>
          <w:rFonts w:cs="Times New Roman"/>
          <w:szCs w:val="24"/>
        </w:rPr>
        <w:fldChar w:fldCharType="separate"/>
      </w:r>
      <w:r w:rsidR="007F2822" w:rsidRPr="00FC4D90">
        <w:rPr>
          <w:rFonts w:cs="Times New Roman"/>
          <w:noProof/>
          <w:szCs w:val="24"/>
        </w:rPr>
        <w:t>(Kementerian Kesehatan Republik Indonesia, 2013)</w:t>
      </w:r>
      <w:r w:rsidR="007F2822" w:rsidRPr="00FC4D90">
        <w:rPr>
          <w:rStyle w:val="FootnoteReference"/>
          <w:rFonts w:cs="Times New Roman"/>
          <w:szCs w:val="24"/>
        </w:rPr>
        <w:fldChar w:fldCharType="end"/>
      </w:r>
      <w:r w:rsidR="00AF53B9" w:rsidRPr="00FC4D90">
        <w:rPr>
          <w:rFonts w:cs="Times New Roman"/>
          <w:szCs w:val="24"/>
        </w:rPr>
        <w:t>.</w:t>
      </w:r>
    </w:p>
    <w:p w:rsidR="0014275C" w:rsidRPr="009401E3" w:rsidRDefault="00042FE1" w:rsidP="001156F3">
      <w:pPr>
        <w:pStyle w:val="ListParagraph"/>
        <w:spacing w:after="0" w:line="360" w:lineRule="auto"/>
        <w:ind w:left="284" w:firstLine="567"/>
        <w:rPr>
          <w:rFonts w:cs="Times New Roman"/>
          <w:szCs w:val="24"/>
        </w:rPr>
      </w:pPr>
      <w:r w:rsidRPr="009401E3">
        <w:rPr>
          <w:rFonts w:cs="Times New Roman"/>
          <w:szCs w:val="24"/>
        </w:rPr>
        <w:t>Estimasi Insiden stunting secara global pada tahun 2020 adalah sebesar 22% atau 149,2 juta anak-anak di bawah 5 tahun di dunia mengalami stunting. Di Asia Tenggara sebesar 27,4% atau</w:t>
      </w:r>
      <w:bookmarkStart w:id="2" w:name="_GoBack"/>
      <w:bookmarkEnd w:id="2"/>
      <w:r w:rsidRPr="009401E3">
        <w:rPr>
          <w:rFonts w:cs="Times New Roman"/>
          <w:szCs w:val="24"/>
        </w:rPr>
        <w:t xml:space="preserve"> sekitar 40,8 juta anak diperkirakan </w:t>
      </w:r>
      <w:r w:rsidRPr="009401E3">
        <w:rPr>
          <w:rFonts w:cs="Times New Roman"/>
          <w:szCs w:val="24"/>
        </w:rPr>
        <w:lastRenderedPageBreak/>
        <w:t>mengalami stunting (WHO, 2021).</w:t>
      </w:r>
      <w:r w:rsidR="00B51364" w:rsidRPr="009401E3">
        <w:rPr>
          <w:rFonts w:cs="Times New Roman"/>
          <w:szCs w:val="24"/>
        </w:rPr>
        <w:t xml:space="preserve"> </w:t>
      </w:r>
      <w:r w:rsidRPr="009401E3">
        <w:rPr>
          <w:rFonts w:cs="Times New Roman"/>
          <w:szCs w:val="24"/>
        </w:rPr>
        <w:t>Berdasarkan survei Status Gizi Balita Indonesia (SSGBI) tahun 2021, prevalensi stunting</w:t>
      </w:r>
      <w:r w:rsidR="00AD01FC" w:rsidRPr="009401E3">
        <w:rPr>
          <w:rFonts w:cs="Times New Roman"/>
          <w:szCs w:val="24"/>
        </w:rPr>
        <w:t xml:space="preserve"> di Indonesia</w:t>
      </w:r>
      <w:r w:rsidRPr="009401E3">
        <w:rPr>
          <w:rFonts w:cs="Times New Roman"/>
          <w:szCs w:val="24"/>
        </w:rPr>
        <w:t xml:space="preserve"> saat ini mas</w:t>
      </w:r>
      <w:r w:rsidR="00AD01FC" w:rsidRPr="009401E3">
        <w:rPr>
          <w:rFonts w:cs="Times New Roman"/>
          <w:szCs w:val="24"/>
        </w:rPr>
        <w:t>ih berada pada angka 24,4 % yaitu</w:t>
      </w:r>
      <w:r w:rsidRPr="009401E3">
        <w:rPr>
          <w:rFonts w:cs="Times New Roman"/>
          <w:szCs w:val="24"/>
        </w:rPr>
        <w:t xml:space="preserve"> 5,33 juta balita. </w:t>
      </w:r>
      <w:r w:rsidR="00974CE0" w:rsidRPr="009401E3">
        <w:rPr>
          <w:rFonts w:cs="Times New Roman"/>
          <w:szCs w:val="24"/>
        </w:rPr>
        <w:t xml:space="preserve">Di Indonesia, prevalensi stunting pada tahun 2019 telah mengalami penurunan dari angka 27,7% menjadi 24,4% pada tahun 2021. </w:t>
      </w:r>
      <w:r w:rsidRPr="009401E3">
        <w:rPr>
          <w:rFonts w:cs="Times New Roman"/>
          <w:szCs w:val="24"/>
        </w:rPr>
        <w:t xml:space="preserve">Berdasarkan </w:t>
      </w:r>
      <w:r w:rsidR="00E93354" w:rsidRPr="009401E3">
        <w:rPr>
          <w:rFonts w:cs="Times New Roman"/>
          <w:szCs w:val="24"/>
        </w:rPr>
        <w:t>Data Profil Kesehatan Provinsi Jawa Timur</w:t>
      </w:r>
      <w:r w:rsidR="00C25AB3" w:rsidRPr="009401E3">
        <w:rPr>
          <w:rFonts w:cs="Times New Roman"/>
          <w:szCs w:val="24"/>
        </w:rPr>
        <w:t xml:space="preserve"> </w:t>
      </w:r>
      <w:r w:rsidRPr="009401E3">
        <w:rPr>
          <w:rFonts w:cs="Times New Roman"/>
          <w:szCs w:val="24"/>
        </w:rPr>
        <w:t xml:space="preserve">tahun 2021 tercatat </w:t>
      </w:r>
      <w:r w:rsidR="00E93354" w:rsidRPr="009401E3">
        <w:rPr>
          <w:rFonts w:cs="Times New Roman"/>
          <w:szCs w:val="24"/>
        </w:rPr>
        <w:t>9,56% yaitu</w:t>
      </w:r>
      <w:r w:rsidRPr="009401E3">
        <w:rPr>
          <w:rFonts w:cs="Times New Roman"/>
          <w:szCs w:val="24"/>
        </w:rPr>
        <w:t xml:space="preserve"> 175.541 balita yang mengalami stunting. </w:t>
      </w:r>
    </w:p>
    <w:p w:rsidR="000D3158" w:rsidRDefault="00042FE1" w:rsidP="001156F3">
      <w:pPr>
        <w:pStyle w:val="ListParagraph"/>
        <w:spacing w:after="0" w:line="360" w:lineRule="auto"/>
        <w:ind w:left="284" w:firstLine="567"/>
        <w:rPr>
          <w:rFonts w:cs="Times New Roman"/>
          <w:szCs w:val="24"/>
        </w:rPr>
      </w:pPr>
      <w:r w:rsidRPr="009401E3">
        <w:rPr>
          <w:rFonts w:cs="Times New Roman"/>
          <w:szCs w:val="24"/>
        </w:rPr>
        <w:t xml:space="preserve">Kabupaten Mojokerto </w:t>
      </w:r>
      <w:r w:rsidR="007E6A88" w:rsidRPr="009401E3">
        <w:rPr>
          <w:rFonts w:cs="Times New Roman"/>
          <w:szCs w:val="24"/>
        </w:rPr>
        <w:t>menduduki</w:t>
      </w:r>
      <w:r w:rsidR="00BB0E0D">
        <w:rPr>
          <w:rFonts w:cs="Times New Roman"/>
          <w:szCs w:val="24"/>
        </w:rPr>
        <w:t xml:space="preserve"> peringkat ke-7 kabupate</w:t>
      </w:r>
      <w:r w:rsidRPr="009401E3">
        <w:rPr>
          <w:rFonts w:cs="Times New Roman"/>
          <w:szCs w:val="24"/>
        </w:rPr>
        <w:t xml:space="preserve">n </w:t>
      </w:r>
      <w:r w:rsidR="00D04EF5" w:rsidRPr="009401E3">
        <w:rPr>
          <w:rFonts w:cs="Times New Roman"/>
          <w:szCs w:val="24"/>
        </w:rPr>
        <w:t>dengan angka kejadian stunting terbanyak</w:t>
      </w:r>
      <w:r w:rsidRPr="009401E3">
        <w:rPr>
          <w:rFonts w:cs="Times New Roman"/>
          <w:szCs w:val="24"/>
        </w:rPr>
        <w:t xml:space="preserve"> dalam Data Survei Status Gizi Indonesia (SSGI) </w:t>
      </w:r>
      <w:r w:rsidR="002B4A05" w:rsidRPr="009401E3">
        <w:rPr>
          <w:rFonts w:cs="Times New Roman"/>
          <w:szCs w:val="24"/>
        </w:rPr>
        <w:t xml:space="preserve">tahun 2021 </w:t>
      </w:r>
      <w:r w:rsidR="0014275C" w:rsidRPr="009401E3">
        <w:rPr>
          <w:rFonts w:cs="Times New Roman"/>
          <w:szCs w:val="24"/>
        </w:rPr>
        <w:t>yaitu</w:t>
      </w:r>
      <w:r w:rsidRPr="009401E3">
        <w:rPr>
          <w:rFonts w:cs="Times New Roman"/>
          <w:szCs w:val="24"/>
        </w:rPr>
        <w:t xml:space="preserve"> 27,4% </w:t>
      </w:r>
      <w:r w:rsidR="007E6A88" w:rsidRPr="009401E3">
        <w:rPr>
          <w:rFonts w:cs="Times New Roman"/>
          <w:szCs w:val="24"/>
        </w:rPr>
        <w:t xml:space="preserve">dari 38 kabupaten kota di Jawa Timur. </w:t>
      </w:r>
      <w:r w:rsidR="00D532F2" w:rsidRPr="009401E3">
        <w:rPr>
          <w:rFonts w:cs="Times New Roman"/>
          <w:szCs w:val="24"/>
        </w:rPr>
        <w:t>Prevalensi balita pendek menjadi masalah kesehatan masyarakat jika prevalensinya 20% atau lebih.</w:t>
      </w:r>
      <w:r w:rsidR="0014275C" w:rsidRPr="009401E3">
        <w:rPr>
          <w:rFonts w:cs="Times New Roman"/>
          <w:szCs w:val="24"/>
        </w:rPr>
        <w:t xml:space="preserve"> </w:t>
      </w:r>
      <w:r w:rsidR="00144978" w:rsidRPr="009401E3">
        <w:rPr>
          <w:rFonts w:cs="Times New Roman"/>
          <w:szCs w:val="24"/>
        </w:rPr>
        <w:t xml:space="preserve">Berdasarkan </w:t>
      </w:r>
      <w:r w:rsidR="00D532F2" w:rsidRPr="009401E3">
        <w:rPr>
          <w:rFonts w:cs="Times New Roman"/>
          <w:szCs w:val="24"/>
        </w:rPr>
        <w:t xml:space="preserve">Data Profil Kesehatan </w:t>
      </w:r>
      <w:r w:rsidRPr="009401E3">
        <w:rPr>
          <w:rFonts w:cs="Times New Roman"/>
          <w:szCs w:val="24"/>
        </w:rPr>
        <w:t xml:space="preserve">Kabupaten Mojokerto tahun 2021, terdapat </w:t>
      </w:r>
      <w:r w:rsidR="000E6AD1" w:rsidRPr="009401E3">
        <w:rPr>
          <w:rFonts w:cs="Times New Roman"/>
          <w:szCs w:val="24"/>
        </w:rPr>
        <w:t xml:space="preserve">4,5% </w:t>
      </w:r>
      <w:r w:rsidR="00975D29" w:rsidRPr="009401E3">
        <w:rPr>
          <w:rFonts w:cs="Times New Roman"/>
          <w:szCs w:val="24"/>
        </w:rPr>
        <w:t>yaitu</w:t>
      </w:r>
      <w:r w:rsidR="000E6AD1" w:rsidRPr="009401E3">
        <w:rPr>
          <w:rFonts w:cs="Times New Roman"/>
          <w:szCs w:val="24"/>
        </w:rPr>
        <w:t xml:space="preserve"> </w:t>
      </w:r>
      <w:r w:rsidRPr="009401E3">
        <w:rPr>
          <w:rFonts w:cs="Times New Roman"/>
          <w:szCs w:val="24"/>
        </w:rPr>
        <w:t>2.623 ba</w:t>
      </w:r>
      <w:r w:rsidR="0014275C" w:rsidRPr="009401E3">
        <w:rPr>
          <w:rFonts w:cs="Times New Roman"/>
          <w:szCs w:val="24"/>
        </w:rPr>
        <w:t>lita</w:t>
      </w:r>
      <w:r w:rsidR="000E6AD1" w:rsidRPr="009401E3">
        <w:rPr>
          <w:rFonts w:cs="Times New Roman"/>
          <w:szCs w:val="24"/>
        </w:rPr>
        <w:t xml:space="preserve"> mengalami stunting</w:t>
      </w:r>
      <w:r w:rsidRPr="009401E3">
        <w:rPr>
          <w:rFonts w:cs="Times New Roman"/>
          <w:szCs w:val="24"/>
        </w:rPr>
        <w:t xml:space="preserve">. </w:t>
      </w:r>
    </w:p>
    <w:p w:rsidR="006512D0" w:rsidRDefault="00042FE1" w:rsidP="001156F3">
      <w:pPr>
        <w:pStyle w:val="ListParagraph"/>
        <w:spacing w:after="0" w:line="360" w:lineRule="auto"/>
        <w:ind w:left="284" w:firstLine="567"/>
        <w:rPr>
          <w:rFonts w:cs="Times New Roman"/>
          <w:szCs w:val="24"/>
        </w:rPr>
      </w:pPr>
      <w:r w:rsidRPr="009401E3">
        <w:rPr>
          <w:rFonts w:cs="Times New Roman"/>
          <w:szCs w:val="24"/>
        </w:rPr>
        <w:t xml:space="preserve">Berdasarkan data tersebut, Puskesmas Pacet menduduki peringkat pertama di Kabupaten Mojokerto dengan angka kejadian stunting sebesar 14,4%. </w:t>
      </w:r>
      <w:r w:rsidRPr="000D3158">
        <w:rPr>
          <w:rFonts w:cs="Times New Roman"/>
          <w:szCs w:val="24"/>
        </w:rPr>
        <w:t xml:space="preserve">Angka tersebut mengalami peningkatan </w:t>
      </w:r>
      <w:r w:rsidR="00763475" w:rsidRPr="000D3158">
        <w:rPr>
          <w:rFonts w:cs="Times New Roman"/>
          <w:szCs w:val="24"/>
        </w:rPr>
        <w:t xml:space="preserve">yang sangat signifikan </w:t>
      </w:r>
      <w:r w:rsidRPr="000D3158">
        <w:rPr>
          <w:rFonts w:cs="Times New Roman"/>
          <w:szCs w:val="24"/>
        </w:rPr>
        <w:t xml:space="preserve">dari tahun </w:t>
      </w:r>
      <w:r w:rsidR="00763475" w:rsidRPr="000D3158">
        <w:rPr>
          <w:rFonts w:cs="Times New Roman"/>
          <w:szCs w:val="24"/>
        </w:rPr>
        <w:t xml:space="preserve">sebelumnya yaitu </w:t>
      </w:r>
      <w:r w:rsidRPr="000D3158">
        <w:rPr>
          <w:rFonts w:cs="Times New Roman"/>
          <w:szCs w:val="24"/>
        </w:rPr>
        <w:t>2020</w:t>
      </w:r>
      <w:r w:rsidR="00763475" w:rsidRPr="000D3158">
        <w:rPr>
          <w:rFonts w:cs="Times New Roman"/>
          <w:szCs w:val="24"/>
        </w:rPr>
        <w:t>,</w:t>
      </w:r>
      <w:r w:rsidRPr="000D3158">
        <w:rPr>
          <w:rFonts w:cs="Times New Roman"/>
          <w:szCs w:val="24"/>
        </w:rPr>
        <w:t xml:space="preserve"> </w:t>
      </w:r>
      <w:r w:rsidR="00046AB4" w:rsidRPr="000D3158">
        <w:rPr>
          <w:rFonts w:cs="Times New Roman"/>
          <w:szCs w:val="24"/>
        </w:rPr>
        <w:t xml:space="preserve">dimana </w:t>
      </w:r>
      <w:r w:rsidRPr="000D3158">
        <w:rPr>
          <w:rFonts w:cs="Times New Roman"/>
          <w:szCs w:val="24"/>
        </w:rPr>
        <w:t>tidak</w:t>
      </w:r>
      <w:r w:rsidR="00144978" w:rsidRPr="000D3158">
        <w:rPr>
          <w:rFonts w:cs="Times New Roman"/>
          <w:szCs w:val="24"/>
        </w:rPr>
        <w:t xml:space="preserve"> ada atau tidak</w:t>
      </w:r>
      <w:r w:rsidRPr="000D3158">
        <w:rPr>
          <w:rFonts w:cs="Times New Roman"/>
          <w:szCs w:val="24"/>
        </w:rPr>
        <w:t xml:space="preserve"> ditemukannya </w:t>
      </w:r>
      <w:r w:rsidR="00371783" w:rsidRPr="000D3158">
        <w:rPr>
          <w:rFonts w:cs="Times New Roman"/>
          <w:szCs w:val="24"/>
        </w:rPr>
        <w:t xml:space="preserve">angka kejadian stunting </w:t>
      </w:r>
      <w:r w:rsidRPr="000D3158">
        <w:rPr>
          <w:rFonts w:cs="Times New Roman"/>
          <w:szCs w:val="24"/>
        </w:rPr>
        <w:t>di Puskesmas Pacet</w:t>
      </w:r>
      <w:r w:rsidR="00C439DE" w:rsidRPr="009401E3">
        <w:rPr>
          <w:rFonts w:cs="Times New Roman"/>
          <w:szCs w:val="24"/>
        </w:rPr>
        <w:t xml:space="preserve"> </w:t>
      </w:r>
      <w:r w:rsidR="00C439DE" w:rsidRPr="009401E3">
        <w:rPr>
          <w:rFonts w:cs="Times New Roman"/>
          <w:szCs w:val="24"/>
        </w:rPr>
        <w:fldChar w:fldCharType="begin" w:fldLock="1"/>
      </w:r>
      <w:r w:rsidR="009845A0" w:rsidRPr="009401E3">
        <w:rPr>
          <w:rFonts w:cs="Times New Roman"/>
          <w:szCs w:val="24"/>
        </w:rPr>
        <w:instrText>ADDIN CSL_CITATION {"citationItems":[{"id":"ITEM-1","itemData":{"author":[{"dropping-particle":"","family":"Dinas Kesehatan Kabupaten Mojokerto","given":"","non-dropping-particle":"","parse-names":false,"suffix":""}],"id":"ITEM-1","issued":{"date-parts":[["2022"]]},"title":"Profil Kesehatan Kabupaten Mojokerto tahun 2021","type":"article-journal"},"uris":["http://www.mendeley.com/documents/?uuid=fc2b6902-1478-4345-889a-435abef3d0f4"]}],"mendeley":{"formattedCitation":"(Dinas Kesehatan Kabupaten Mojokerto, 2022)","plainTextFormattedCitation":"(Dinas Kesehatan Kabupaten Mojokerto, 2022)","previouslyFormattedCitation":"(Dinas Kesehatan Kabupaten Mojokerto, 2022)"},"properties":{"noteIndex":0},"schema":"https://github.com/citation-style-language/schema/raw/master/csl-citation.json"}</w:instrText>
      </w:r>
      <w:r w:rsidR="00C439DE" w:rsidRPr="009401E3">
        <w:rPr>
          <w:rFonts w:cs="Times New Roman"/>
          <w:szCs w:val="24"/>
        </w:rPr>
        <w:fldChar w:fldCharType="separate"/>
      </w:r>
      <w:r w:rsidR="00C439DE" w:rsidRPr="009401E3">
        <w:rPr>
          <w:rFonts w:cs="Times New Roman"/>
          <w:noProof/>
          <w:szCs w:val="24"/>
        </w:rPr>
        <w:t>(Dinas Kesehatan Kabupaten Mojokerto, 2022)</w:t>
      </w:r>
      <w:r w:rsidR="00C439DE" w:rsidRPr="009401E3">
        <w:rPr>
          <w:rFonts w:cs="Times New Roman"/>
          <w:szCs w:val="24"/>
        </w:rPr>
        <w:fldChar w:fldCharType="end"/>
      </w:r>
      <w:r w:rsidR="00220850" w:rsidRPr="009401E3">
        <w:rPr>
          <w:rFonts w:cs="Times New Roman"/>
          <w:szCs w:val="24"/>
        </w:rPr>
        <w:t>.</w:t>
      </w:r>
    </w:p>
    <w:p w:rsidR="000D3158" w:rsidRPr="000D3158" w:rsidRDefault="000D3158" w:rsidP="001156F3">
      <w:pPr>
        <w:pStyle w:val="ListParagraph"/>
        <w:spacing w:after="0" w:line="360" w:lineRule="auto"/>
        <w:ind w:left="284" w:firstLine="567"/>
        <w:rPr>
          <w:rFonts w:cs="Times New Roman"/>
          <w:szCs w:val="24"/>
        </w:rPr>
      </w:pPr>
      <w:r w:rsidRPr="00244EDC">
        <w:rPr>
          <w:rFonts w:cs="Times New Roman"/>
          <w:szCs w:val="24"/>
        </w:rPr>
        <w:t>Kasus stunting terbanyak berada di Puskesmas Pacet dengan 238 kasus, kedua berada di Puskesmas Kedungsari dengan 108 kasus (12%), ketiga yaitu Puskesmas Trawas dengan 193 kasus (9,6%). Berdasarkan studi pendahuluan yang sudah dilakukan diperoleh data kasus kejadian stunting tertinggi berada di Desa</w:t>
      </w:r>
      <w:r w:rsidR="00822AD8">
        <w:rPr>
          <w:rFonts w:cs="Times New Roman"/>
          <w:szCs w:val="24"/>
        </w:rPr>
        <w:t xml:space="preserve"> </w:t>
      </w:r>
      <w:r w:rsidR="00F82FD3">
        <w:rPr>
          <w:rFonts w:cs="Times New Roman"/>
          <w:szCs w:val="24"/>
        </w:rPr>
        <w:t>Kemiri yaitu terdapat 32</w:t>
      </w:r>
      <w:r w:rsidRPr="00244EDC">
        <w:rPr>
          <w:rFonts w:cs="Times New Roman"/>
          <w:szCs w:val="24"/>
        </w:rPr>
        <w:t xml:space="preserve"> kasus stunting di desa tersebut. Kasus stunting disebabkan oleh kondisi lingkungan (sanitasi), masyarakat marak melakukan pernikahan dini sehingga ibu banyak mengalami anemia dan KEK serta kurangnya pemenuhan asupan gizi kepada balita. Pihak puskesmas sudah melakukan penanganan dengan mengadakan bulan timbang, pemberian PMT kepada balita, advokasi dan penyuluhan/sosialisasi. Tetapi hal ini masih belum diterima dengan baik oleh keluarga, karena mereka berpikir bahwa stunting adalah aib. Untuk mengetahui penyebab masalah tersebut, maka perlu kajian </w:t>
      </w:r>
      <w:r w:rsidRPr="00244EDC">
        <w:rPr>
          <w:rFonts w:cs="Times New Roman"/>
          <w:szCs w:val="24"/>
        </w:rPr>
        <w:lastRenderedPageBreak/>
        <w:t>untuk menganalisis bagaimana pelaksanaan program promosi kesehatan dalam pencegahan stunting yang ada di Puskesmas Pacet.</w:t>
      </w:r>
    </w:p>
    <w:p w:rsidR="001740C0" w:rsidRPr="009401E3" w:rsidRDefault="00F77036" w:rsidP="001156F3">
      <w:pPr>
        <w:pStyle w:val="ListParagraph"/>
        <w:spacing w:after="0" w:line="360" w:lineRule="auto"/>
        <w:ind w:left="284" w:firstLine="567"/>
        <w:rPr>
          <w:rFonts w:cs="Times New Roman"/>
          <w:szCs w:val="24"/>
        </w:rPr>
      </w:pPr>
      <w:r w:rsidRPr="009401E3">
        <w:rPr>
          <w:rFonts w:cs="Times New Roman"/>
          <w:szCs w:val="24"/>
        </w:rPr>
        <w:t xml:space="preserve">Menurut standar </w:t>
      </w:r>
      <w:r w:rsidRPr="009401E3">
        <w:rPr>
          <w:rFonts w:cs="Times New Roman"/>
          <w:i/>
          <w:szCs w:val="24"/>
        </w:rPr>
        <w:t xml:space="preserve">Child Growth Standards </w:t>
      </w:r>
      <w:r w:rsidRPr="009401E3">
        <w:rPr>
          <w:rFonts w:cs="Times New Roman"/>
          <w:szCs w:val="24"/>
        </w:rPr>
        <w:t>dari</w:t>
      </w:r>
      <w:r w:rsidRPr="009401E3">
        <w:rPr>
          <w:rFonts w:cs="Times New Roman"/>
          <w:i/>
          <w:szCs w:val="24"/>
        </w:rPr>
        <w:t xml:space="preserve"> World Health Organization</w:t>
      </w:r>
      <w:r w:rsidRPr="009401E3">
        <w:rPr>
          <w:rFonts w:cs="Times New Roman"/>
          <w:szCs w:val="24"/>
        </w:rPr>
        <w:t xml:space="preserve"> (WHO) s</w:t>
      </w:r>
      <w:r w:rsidR="001740C0" w:rsidRPr="009401E3">
        <w:rPr>
          <w:rFonts w:cs="Times New Roman"/>
          <w:szCs w:val="24"/>
        </w:rPr>
        <w:t xml:space="preserve">eorang anak dikatakan stunting jika memiliki tinggi badan yang pendek dibandingkan anak-anak lain seusianya, yaitu di bawah minus dua standar deviasi (-2 SD). </w:t>
      </w:r>
      <w:r w:rsidR="00046AB4" w:rsidRPr="009401E3">
        <w:rPr>
          <w:rFonts w:cs="Times New Roman"/>
          <w:szCs w:val="24"/>
        </w:rPr>
        <w:t xml:space="preserve">Anak </w:t>
      </w:r>
      <w:r w:rsidR="002149C6" w:rsidRPr="009401E3">
        <w:rPr>
          <w:rFonts w:cs="Times New Roman"/>
          <w:szCs w:val="24"/>
        </w:rPr>
        <w:t>atau balita</w:t>
      </w:r>
      <w:r w:rsidR="00046AB4" w:rsidRPr="009401E3">
        <w:rPr>
          <w:rFonts w:cs="Times New Roman"/>
          <w:szCs w:val="24"/>
        </w:rPr>
        <w:t xml:space="preserve"> yang </w:t>
      </w:r>
      <w:r w:rsidR="006512D0" w:rsidRPr="009401E3">
        <w:rPr>
          <w:rFonts w:cs="Times New Roman"/>
          <w:szCs w:val="24"/>
        </w:rPr>
        <w:t>terkena stunting</w:t>
      </w:r>
      <w:r w:rsidR="00046AB4" w:rsidRPr="009401E3">
        <w:rPr>
          <w:rFonts w:cs="Times New Roman"/>
          <w:szCs w:val="24"/>
        </w:rPr>
        <w:t xml:space="preserve"> </w:t>
      </w:r>
      <w:r w:rsidR="002149C6" w:rsidRPr="009401E3">
        <w:rPr>
          <w:rFonts w:cs="Times New Roman"/>
          <w:szCs w:val="24"/>
        </w:rPr>
        <w:t>memiliki tinggi badan 6-7</w:t>
      </w:r>
      <w:r w:rsidR="00046AB4" w:rsidRPr="009401E3">
        <w:rPr>
          <w:rFonts w:cs="Times New Roman"/>
          <w:szCs w:val="24"/>
        </w:rPr>
        <w:t xml:space="preserve"> cm</w:t>
      </w:r>
      <w:r w:rsidR="002149C6" w:rsidRPr="009401E3">
        <w:rPr>
          <w:rFonts w:cs="Times New Roman"/>
          <w:szCs w:val="24"/>
        </w:rPr>
        <w:t xml:space="preserve"> di</w:t>
      </w:r>
      <w:r w:rsidR="00B67D75" w:rsidRPr="009401E3">
        <w:rPr>
          <w:rFonts w:cs="Times New Roman"/>
          <w:szCs w:val="24"/>
        </w:rPr>
        <w:t xml:space="preserve"> </w:t>
      </w:r>
      <w:r w:rsidR="002149C6" w:rsidRPr="009401E3">
        <w:rPr>
          <w:rFonts w:cs="Times New Roman"/>
          <w:szCs w:val="24"/>
        </w:rPr>
        <w:t>bawah standar normal</w:t>
      </w:r>
      <w:r w:rsidR="00E57253" w:rsidRPr="009401E3">
        <w:rPr>
          <w:rFonts w:cs="Times New Roman"/>
          <w:szCs w:val="24"/>
        </w:rPr>
        <w:t xml:space="preserve"> tinggi badan anak</w:t>
      </w:r>
      <w:r w:rsidR="002149C6" w:rsidRPr="009401E3">
        <w:rPr>
          <w:rFonts w:cs="Times New Roman"/>
          <w:szCs w:val="24"/>
        </w:rPr>
        <w:t xml:space="preserve"> yang dikeluarkan</w:t>
      </w:r>
      <w:r w:rsidR="00B67D75" w:rsidRPr="009401E3">
        <w:rPr>
          <w:rFonts w:cs="Times New Roman"/>
          <w:szCs w:val="24"/>
        </w:rPr>
        <w:t xml:space="preserve"> oleh </w:t>
      </w:r>
      <w:r w:rsidR="002149C6" w:rsidRPr="009401E3">
        <w:rPr>
          <w:rFonts w:cs="Times New Roman"/>
          <w:szCs w:val="24"/>
        </w:rPr>
        <w:t xml:space="preserve">WHO. </w:t>
      </w:r>
      <w:r w:rsidR="001740C0" w:rsidRPr="009401E3">
        <w:rPr>
          <w:rFonts w:cs="Times New Roman"/>
          <w:szCs w:val="24"/>
        </w:rPr>
        <w:t>Anak dengan kondisi stunting mengalami kerusakan baik fisik maupun kognitif yang tidak dapat diubah menyertai pertumbuhan dan perkembangan hidupnya. Balita dengan stunting berpeluang memiliki kemampuan motorik dan kognitif yang rendah hingga dalam tahap kronis mampu menyebabkan timbulnya infeksi dan kematian. Lebih buruk, kondisi anak stunting mampu mempengaruh</w:t>
      </w:r>
      <w:r w:rsidR="006E5F8D" w:rsidRPr="009401E3">
        <w:rPr>
          <w:rFonts w:cs="Times New Roman"/>
          <w:szCs w:val="24"/>
        </w:rPr>
        <w:t>i generasi kehidupan berikutnya</w:t>
      </w:r>
      <w:r w:rsidR="001740C0" w:rsidRPr="009401E3">
        <w:rPr>
          <w:rFonts w:cs="Times New Roman"/>
          <w:szCs w:val="24"/>
        </w:rPr>
        <w:t xml:space="preserve"> </w:t>
      </w:r>
      <w:r w:rsidR="004D7C27" w:rsidRPr="009401E3">
        <w:rPr>
          <w:rFonts w:cs="Times New Roman"/>
          <w:szCs w:val="24"/>
        </w:rPr>
        <w:fldChar w:fldCharType="begin" w:fldLock="1"/>
      </w:r>
      <w:r w:rsidR="00B81B8F" w:rsidRPr="009401E3">
        <w:rPr>
          <w:rFonts w:cs="Times New Roman"/>
          <w:szCs w:val="24"/>
        </w:rPr>
        <w:instrText>ADDIN CSL_CITATION {"citationItems":[{"id":"ITEM-1","itemData":{"DOI":"10.14710/jmki.10.2.2022.82-94","ISSN":"2303-3622","abstract":"The Covid-19 pandemic has disrupted all aspects of government activities through the implementation of PPKM. The implementation of community-based health programs has been delayed. This qualitative study aims to evaluate the implementation of the stunting prevention program during the COVID-19 pandemic. The study was conducted in Demak Regency, which has ten villages classified as stunting locus areas. Collecting data using in-depth interview method to five nutrition program holders at primary healthcare in the locus area. The data processing method uses content analysis. The stunting prevention programs studied included: promotion and counseling of infant and child feeding, supplementary feeding for severely malnourished and stunted toddlers, monitoring of toddlers' growth through posyandu activities, and administration of anthelmintic, vitamin A and supplementation for stunted under-fives. Based on the research, it is known that the stunting prevention program is constrained from the input components including limited health human resources resulting in a high workload; distribution of Vitamin A and helminths is carried out from door to door, and calibration of growth measuring instruments for toddlers is not routinely carried out. other constraints also occur in-process components, including program actuation due to PPKM activities from January to July 2021 by the central and regional governments; and monitoring of malnourished and stunting toddlers at the beginning of the pandemic.","author":[{"dropping-particle":"","family":"Dina Supriyati","given":"Putri Sima Wahyuni Arumsari","non-dropping-particle":"","parse-names":false,"suffix":""}],"container-title":"Jurnal Manajemen Kesehatan Indonesia","id":"ITEM-1","issue":"2","issued":{"date-parts":[["2022"]]},"page":"82-94","title":"Evaluasi Pelaksanaan Program Pencegahan Stunting di Era Pandemi Covid-19","type":"article-journal","volume":"10"},"uris":["http://www.mendeley.com/documents/?uuid=a084b4d6-aff1-4e9b-ac90-25830759e8ba"]}],"mendeley":{"formattedCitation":"(Dina Supriyati, 2022)","plainTextFormattedCitation":"(Dina Supriyati, 2022)","previouslyFormattedCitation":"(Dina Supriyati, 2022)"},"properties":{"noteIndex":0},"schema":"https://github.com/citation-style-language/schema/raw/master/csl-citation.json"}</w:instrText>
      </w:r>
      <w:r w:rsidR="004D7C27" w:rsidRPr="009401E3">
        <w:rPr>
          <w:rFonts w:cs="Times New Roman"/>
          <w:szCs w:val="24"/>
        </w:rPr>
        <w:fldChar w:fldCharType="separate"/>
      </w:r>
      <w:r w:rsidR="00B81B8F" w:rsidRPr="009401E3">
        <w:rPr>
          <w:rFonts w:cs="Times New Roman"/>
          <w:noProof/>
          <w:szCs w:val="24"/>
        </w:rPr>
        <w:t>(Dina Supriyati, 2022)</w:t>
      </w:r>
      <w:r w:rsidR="004D7C27" w:rsidRPr="009401E3">
        <w:rPr>
          <w:rFonts w:cs="Times New Roman"/>
          <w:szCs w:val="24"/>
        </w:rPr>
        <w:fldChar w:fldCharType="end"/>
      </w:r>
      <w:r w:rsidR="001740C0" w:rsidRPr="009401E3">
        <w:rPr>
          <w:rFonts w:cs="Times New Roman"/>
          <w:szCs w:val="24"/>
        </w:rPr>
        <w:t>.</w:t>
      </w:r>
    </w:p>
    <w:p w:rsidR="008F5724" w:rsidRDefault="00905C61" w:rsidP="001156F3">
      <w:pPr>
        <w:pStyle w:val="ListParagraph"/>
        <w:spacing w:after="0" w:line="360" w:lineRule="auto"/>
        <w:ind w:left="284" w:firstLine="567"/>
        <w:rPr>
          <w:rFonts w:cs="Times New Roman"/>
          <w:szCs w:val="24"/>
        </w:rPr>
      </w:pPr>
      <w:r w:rsidRPr="009401E3">
        <w:rPr>
          <w:rFonts w:cs="Times New Roman"/>
          <w:szCs w:val="24"/>
        </w:rPr>
        <w:t xml:space="preserve">Untuk mewujudkan derajat kesehatan masyarakat, perlunya kegiatan </w:t>
      </w:r>
      <w:r w:rsidR="008A377C" w:rsidRPr="009401E3">
        <w:rPr>
          <w:rFonts w:cs="Times New Roman"/>
          <w:szCs w:val="24"/>
        </w:rPr>
        <w:t>intervensi yang tepat</w:t>
      </w:r>
      <w:r w:rsidR="00E03DAD" w:rsidRPr="009401E3">
        <w:rPr>
          <w:rFonts w:cs="Times New Roman"/>
          <w:szCs w:val="24"/>
        </w:rPr>
        <w:t xml:space="preserve"> seperti promosi kesehatan</w:t>
      </w:r>
      <w:r w:rsidR="008A377C" w:rsidRPr="009401E3">
        <w:rPr>
          <w:rFonts w:cs="Times New Roman"/>
          <w:szCs w:val="24"/>
        </w:rPr>
        <w:t>. Di Indonesia saat ini sudah banyak melakukan kegiatan promosi kesehatan kepada masyarakat sesuai dengan sasaran yang dituju dan masalah yang terjadi di daerah tersebut. Dalam pelaksanaan kegiatan promosi kesehatan</w:t>
      </w:r>
      <w:r w:rsidR="00E633AC" w:rsidRPr="009401E3">
        <w:rPr>
          <w:rFonts w:cs="Times New Roman"/>
          <w:szCs w:val="24"/>
        </w:rPr>
        <w:t xml:space="preserve"> ini</w:t>
      </w:r>
      <w:r w:rsidR="008A377C" w:rsidRPr="009401E3">
        <w:rPr>
          <w:rFonts w:cs="Times New Roman"/>
          <w:szCs w:val="24"/>
        </w:rPr>
        <w:t xml:space="preserve"> banyak hambatan yang dialami oleh pihak pemberi informasi.</w:t>
      </w:r>
      <w:r w:rsidR="008960B6" w:rsidRPr="009401E3">
        <w:rPr>
          <w:rFonts w:cs="Times New Roman"/>
          <w:szCs w:val="24"/>
        </w:rPr>
        <w:t xml:space="preserve"> Beberapa hal yang menghambat maksimalisasi promosi kesehatan di Indonesia adalah tenaga kesehatan yang masih sedikit sehingga sumber daya manusia untuk melakukan promosi, penyuluhan dan demonstrasi terbatas.</w:t>
      </w:r>
      <w:r w:rsidR="00D629D8" w:rsidRPr="009401E3">
        <w:rPr>
          <w:rFonts w:cs="Times New Roman"/>
          <w:szCs w:val="24"/>
        </w:rPr>
        <w:t xml:space="preserve"> Masyarakat Indonesia masih banyak percaya pada mitos, sehingga masyarakat sulit menerima pendidikan kesehatan yang diberikan ahli kesehatan.</w:t>
      </w:r>
      <w:r w:rsidR="00790C3A" w:rsidRPr="009401E3">
        <w:rPr>
          <w:rFonts w:cs="Times New Roman"/>
          <w:szCs w:val="24"/>
        </w:rPr>
        <w:t xml:space="preserve"> B</w:t>
      </w:r>
      <w:r w:rsidR="009B2918" w:rsidRPr="009401E3">
        <w:rPr>
          <w:rFonts w:cs="Times New Roman"/>
          <w:szCs w:val="24"/>
        </w:rPr>
        <w:t>udaya masyarakat yang bertentangan dengan pencegahan dari masalah kesehatan yang ada.</w:t>
      </w:r>
    </w:p>
    <w:p w:rsidR="005D5BFA" w:rsidRPr="009401E3" w:rsidRDefault="00493354" w:rsidP="001156F3">
      <w:pPr>
        <w:pStyle w:val="ListParagraph"/>
        <w:spacing w:after="0" w:line="360" w:lineRule="auto"/>
        <w:ind w:left="284" w:firstLine="567"/>
        <w:rPr>
          <w:rFonts w:cs="Times New Roman"/>
          <w:szCs w:val="24"/>
        </w:rPr>
      </w:pPr>
      <w:r w:rsidRPr="009401E3">
        <w:rPr>
          <w:rFonts w:cs="Times New Roman"/>
          <w:szCs w:val="24"/>
        </w:rPr>
        <w:t>Merespon stunting sebagai salah satu masalah kesehatan masyarakat, pemerintah telah menyelenggarakan usaha pencegahan salah satunya melalui Strategi Nasional Percepatan Pencegahan Stunting. Dalam</w:t>
      </w:r>
      <w:r w:rsidR="00EE0264" w:rsidRPr="009401E3">
        <w:rPr>
          <w:rFonts w:cs="Times New Roman"/>
          <w:szCs w:val="24"/>
        </w:rPr>
        <w:t xml:space="preserve"> usahanya, pemerintah menyeleng</w:t>
      </w:r>
      <w:r w:rsidRPr="009401E3">
        <w:rPr>
          <w:rFonts w:cs="Times New Roman"/>
          <w:szCs w:val="24"/>
        </w:rPr>
        <w:t>garakan intervensi gizi spesifik dengan sasaran prioritas adalah: ibu hamil; ibu menyusui dan anak baduta; anak balita; re</w:t>
      </w:r>
      <w:r w:rsidR="00392C34" w:rsidRPr="009401E3">
        <w:rPr>
          <w:rFonts w:cs="Times New Roman"/>
          <w:szCs w:val="24"/>
        </w:rPr>
        <w:t>maja dan wanita usia subur</w:t>
      </w:r>
      <w:r w:rsidRPr="009401E3">
        <w:rPr>
          <w:rFonts w:cs="Times New Roman"/>
          <w:szCs w:val="24"/>
        </w:rPr>
        <w:t>.</w:t>
      </w:r>
      <w:r w:rsidR="00392C34" w:rsidRPr="009401E3">
        <w:rPr>
          <w:rFonts w:cs="Times New Roman"/>
          <w:szCs w:val="24"/>
        </w:rPr>
        <w:t xml:space="preserve"> </w:t>
      </w:r>
      <w:r w:rsidR="008341B7" w:rsidRPr="009401E3">
        <w:rPr>
          <w:rFonts w:cs="Times New Roman"/>
          <w:szCs w:val="24"/>
        </w:rPr>
        <w:t>P</w:t>
      </w:r>
      <w:r w:rsidR="009709BB" w:rsidRPr="009401E3">
        <w:rPr>
          <w:rFonts w:cs="Times New Roman"/>
          <w:szCs w:val="24"/>
        </w:rPr>
        <w:t xml:space="preserve">ola hidup sehat </w:t>
      </w:r>
      <w:r w:rsidR="001472E4" w:rsidRPr="009401E3">
        <w:rPr>
          <w:rFonts w:cs="Times New Roman"/>
          <w:szCs w:val="24"/>
        </w:rPr>
        <w:t xml:space="preserve">harus </w:t>
      </w:r>
      <w:r w:rsidR="008341B7" w:rsidRPr="009401E3">
        <w:rPr>
          <w:rFonts w:cs="Times New Roman"/>
          <w:szCs w:val="24"/>
        </w:rPr>
        <w:t xml:space="preserve">dilaksanakan sejak usia remaja guna </w:t>
      </w:r>
      <w:r w:rsidR="008341B7" w:rsidRPr="009401E3">
        <w:rPr>
          <w:rFonts w:cs="Times New Roman"/>
          <w:szCs w:val="24"/>
        </w:rPr>
        <w:lastRenderedPageBreak/>
        <w:t>memangkas terjadinya stunting</w:t>
      </w:r>
      <w:r w:rsidR="001472E4" w:rsidRPr="009401E3">
        <w:rPr>
          <w:rFonts w:cs="Times New Roman"/>
          <w:szCs w:val="24"/>
        </w:rPr>
        <w:t xml:space="preserve">, </w:t>
      </w:r>
      <w:r w:rsidR="00753216" w:rsidRPr="009401E3">
        <w:rPr>
          <w:rFonts w:cs="Times New Roman"/>
          <w:szCs w:val="24"/>
        </w:rPr>
        <w:t xml:space="preserve">utamanya anak </w:t>
      </w:r>
      <w:r w:rsidR="00A40426" w:rsidRPr="009401E3">
        <w:rPr>
          <w:rFonts w:cs="Times New Roman"/>
          <w:szCs w:val="24"/>
        </w:rPr>
        <w:t>sekolah</w:t>
      </w:r>
      <w:r w:rsidR="008341B7" w:rsidRPr="009401E3">
        <w:rPr>
          <w:rFonts w:cs="Times New Roman"/>
          <w:szCs w:val="24"/>
        </w:rPr>
        <w:t xml:space="preserve"> </w:t>
      </w:r>
      <w:r w:rsidR="00566E53" w:rsidRPr="009401E3">
        <w:rPr>
          <w:rFonts w:cs="Times New Roman"/>
          <w:szCs w:val="24"/>
        </w:rPr>
        <w:t>menengah pertama</w:t>
      </w:r>
      <w:r w:rsidR="008341B7" w:rsidRPr="009401E3">
        <w:rPr>
          <w:rFonts w:cs="Times New Roman"/>
          <w:szCs w:val="24"/>
        </w:rPr>
        <w:t>. Karena pencegahan stunting jika dilakukan setelah me</w:t>
      </w:r>
      <w:r w:rsidR="003F22A2" w:rsidRPr="009401E3">
        <w:rPr>
          <w:rFonts w:cs="Times New Roman"/>
          <w:szCs w:val="24"/>
        </w:rPr>
        <w:t>nikah dirasa</w:t>
      </w:r>
      <w:r w:rsidR="008341B7" w:rsidRPr="009401E3">
        <w:rPr>
          <w:rFonts w:cs="Times New Roman"/>
          <w:szCs w:val="24"/>
        </w:rPr>
        <w:t xml:space="preserve"> sudah terlambat. </w:t>
      </w:r>
      <w:r w:rsidR="00350BFD" w:rsidRPr="009401E3">
        <w:rPr>
          <w:rFonts w:cs="Times New Roman"/>
          <w:szCs w:val="24"/>
        </w:rPr>
        <w:t>M</w:t>
      </w:r>
      <w:r w:rsidR="005D5BFA" w:rsidRPr="009401E3">
        <w:rPr>
          <w:rFonts w:cs="Times New Roman"/>
          <w:szCs w:val="24"/>
        </w:rPr>
        <w:t>ela</w:t>
      </w:r>
      <w:r w:rsidR="00F90B26" w:rsidRPr="009401E3">
        <w:rPr>
          <w:rFonts w:cs="Times New Roman"/>
          <w:szCs w:val="24"/>
        </w:rPr>
        <w:t>ksanakan</w:t>
      </w:r>
      <w:r w:rsidR="005D5BFA" w:rsidRPr="009401E3">
        <w:rPr>
          <w:rFonts w:cs="Times New Roman"/>
          <w:szCs w:val="24"/>
        </w:rPr>
        <w:t xml:space="preserve"> </w:t>
      </w:r>
      <w:r w:rsidR="008341B7" w:rsidRPr="009401E3">
        <w:rPr>
          <w:rFonts w:cs="Times New Roman"/>
          <w:szCs w:val="24"/>
        </w:rPr>
        <w:t xml:space="preserve">program </w:t>
      </w:r>
      <w:r w:rsidR="005D5BFA" w:rsidRPr="009401E3">
        <w:rPr>
          <w:rFonts w:cs="Times New Roman"/>
          <w:szCs w:val="24"/>
        </w:rPr>
        <w:t xml:space="preserve">pencegahan stunting </w:t>
      </w:r>
      <w:r w:rsidR="00F478B8" w:rsidRPr="009401E3">
        <w:rPr>
          <w:rFonts w:cs="Times New Roman"/>
          <w:szCs w:val="24"/>
        </w:rPr>
        <w:t>melalui program pemberian makanan tambahan (PMT) untuk</w:t>
      </w:r>
      <w:r w:rsidR="0082762A" w:rsidRPr="009401E3">
        <w:rPr>
          <w:rFonts w:cs="Times New Roman"/>
          <w:szCs w:val="24"/>
        </w:rPr>
        <w:t xml:space="preserve"> meningkatkan status gizi anak.</w:t>
      </w:r>
    </w:p>
    <w:p w:rsidR="0014275C" w:rsidRPr="009401E3" w:rsidRDefault="00AB4CAA" w:rsidP="001156F3">
      <w:pPr>
        <w:pStyle w:val="ListParagraph"/>
        <w:spacing w:after="0" w:line="360" w:lineRule="auto"/>
        <w:ind w:left="284" w:firstLine="567"/>
        <w:rPr>
          <w:rFonts w:cs="Times New Roman"/>
          <w:szCs w:val="24"/>
        </w:rPr>
      </w:pPr>
      <w:r w:rsidRPr="009401E3">
        <w:rPr>
          <w:rFonts w:cs="Times New Roman"/>
          <w:szCs w:val="24"/>
        </w:rPr>
        <w:t>Salah satu upaya untuk dapat meningkatkan keberhasilan cakupan program tersebut adalah dengan melaksanakan promosi kesehatan di puskesmas</w:t>
      </w:r>
      <w:r w:rsidR="00FB374F" w:rsidRPr="009401E3">
        <w:rPr>
          <w:rFonts w:cs="Times New Roman"/>
          <w:szCs w:val="24"/>
        </w:rPr>
        <w:t xml:space="preserve"> setempat</w:t>
      </w:r>
      <w:r w:rsidRPr="009401E3">
        <w:rPr>
          <w:rFonts w:cs="Times New Roman"/>
          <w:szCs w:val="24"/>
        </w:rPr>
        <w:t>. Kegiatan promosi kesehatan yang dilakuka</w:t>
      </w:r>
      <w:r w:rsidR="00FB374F" w:rsidRPr="009401E3">
        <w:rPr>
          <w:rFonts w:cs="Times New Roman"/>
          <w:szCs w:val="24"/>
        </w:rPr>
        <w:t xml:space="preserve">n oleh puskesmas dapat </w:t>
      </w:r>
      <w:r w:rsidRPr="009401E3">
        <w:rPr>
          <w:rFonts w:cs="Times New Roman"/>
          <w:szCs w:val="24"/>
        </w:rPr>
        <w:t xml:space="preserve">memberikan </w:t>
      </w:r>
      <w:r w:rsidR="00FB374F" w:rsidRPr="009401E3">
        <w:rPr>
          <w:rFonts w:cs="Times New Roman"/>
          <w:szCs w:val="24"/>
        </w:rPr>
        <w:t xml:space="preserve">wawasan </w:t>
      </w:r>
      <w:r w:rsidRPr="009401E3">
        <w:rPr>
          <w:rFonts w:cs="Times New Roman"/>
          <w:szCs w:val="24"/>
        </w:rPr>
        <w:t xml:space="preserve">pengetahuan </w:t>
      </w:r>
      <w:r w:rsidR="00FB374F" w:rsidRPr="009401E3">
        <w:rPr>
          <w:rFonts w:cs="Times New Roman"/>
          <w:szCs w:val="24"/>
        </w:rPr>
        <w:t xml:space="preserve">dan penanggulangan </w:t>
      </w:r>
      <w:r w:rsidRPr="009401E3">
        <w:rPr>
          <w:rFonts w:cs="Times New Roman"/>
          <w:szCs w:val="24"/>
        </w:rPr>
        <w:t>kepada masyarakat terkait pencegahan stunting.</w:t>
      </w:r>
      <w:r w:rsidR="006A3065" w:rsidRPr="009401E3">
        <w:rPr>
          <w:rFonts w:cs="Times New Roman"/>
          <w:szCs w:val="24"/>
        </w:rPr>
        <w:t xml:space="preserve"> </w:t>
      </w:r>
      <w:r w:rsidR="00E33D53" w:rsidRPr="009401E3">
        <w:rPr>
          <w:rFonts w:cs="Times New Roman"/>
          <w:szCs w:val="24"/>
        </w:rPr>
        <w:t>Serta</w:t>
      </w:r>
      <w:r w:rsidR="008F5724" w:rsidRPr="009401E3">
        <w:rPr>
          <w:rFonts w:cs="Times New Roman"/>
          <w:szCs w:val="24"/>
        </w:rPr>
        <w:t xml:space="preserve"> mengopt</w:t>
      </w:r>
      <w:r w:rsidR="00790C3A" w:rsidRPr="009401E3">
        <w:rPr>
          <w:rFonts w:cs="Times New Roman"/>
          <w:szCs w:val="24"/>
        </w:rPr>
        <w:t>imalkan segala aspek yang ada</w:t>
      </w:r>
      <w:r w:rsidR="008F5724" w:rsidRPr="009401E3">
        <w:rPr>
          <w:rFonts w:cs="Times New Roman"/>
          <w:szCs w:val="24"/>
        </w:rPr>
        <w:t xml:space="preserve"> </w:t>
      </w:r>
      <w:r w:rsidR="00E33D53" w:rsidRPr="009401E3">
        <w:rPr>
          <w:rFonts w:cs="Times New Roman"/>
          <w:szCs w:val="24"/>
        </w:rPr>
        <w:t xml:space="preserve">dalam </w:t>
      </w:r>
      <w:r w:rsidR="008F5724" w:rsidRPr="009401E3">
        <w:rPr>
          <w:rFonts w:cs="Times New Roman"/>
          <w:szCs w:val="24"/>
        </w:rPr>
        <w:t>program promosi kesehatan merupakan hal yang tepat dilakukan oleh pihak puskesmas dan masyarakat yang be</w:t>
      </w:r>
      <w:r w:rsidR="00E33D53" w:rsidRPr="009401E3">
        <w:rPr>
          <w:rFonts w:cs="Times New Roman"/>
          <w:szCs w:val="24"/>
        </w:rPr>
        <w:t>rada di daerah terkena stunting</w:t>
      </w:r>
      <w:r w:rsidR="00FB374F" w:rsidRPr="009401E3">
        <w:rPr>
          <w:rFonts w:cs="Times New Roman"/>
          <w:szCs w:val="24"/>
        </w:rPr>
        <w:t xml:space="preserve">. </w:t>
      </w:r>
      <w:r w:rsidR="00790C3A" w:rsidRPr="009401E3">
        <w:rPr>
          <w:rFonts w:cs="Times New Roman"/>
          <w:szCs w:val="24"/>
        </w:rPr>
        <w:t xml:space="preserve">Seperti melakukan advokasi kesehatan, melaksanakan pemberdayaan masyarakat, mengajak atau bergabung dengan kemitraan, membuat dan memproduksi media, menggunakan metode yang efektif serta memanfaatkan sumber daya yang ada. </w:t>
      </w:r>
      <w:r w:rsidR="00FB374F" w:rsidRPr="009401E3">
        <w:rPr>
          <w:rFonts w:cs="Times New Roman"/>
          <w:szCs w:val="24"/>
        </w:rPr>
        <w:t>S</w:t>
      </w:r>
      <w:r w:rsidR="00E33D53" w:rsidRPr="009401E3">
        <w:rPr>
          <w:rFonts w:cs="Times New Roman"/>
          <w:szCs w:val="24"/>
        </w:rPr>
        <w:t>ebagai upaya konkrit dalam penangganan stunting</w:t>
      </w:r>
      <w:r w:rsidR="00FB374F" w:rsidRPr="009401E3">
        <w:rPr>
          <w:rFonts w:cs="Times New Roman"/>
          <w:szCs w:val="24"/>
        </w:rPr>
        <w:t xml:space="preserve"> supaya angka stunting di daerah tersebut dapat menurun</w:t>
      </w:r>
      <w:r w:rsidR="00E33D53" w:rsidRPr="009401E3">
        <w:rPr>
          <w:rFonts w:cs="Times New Roman"/>
          <w:szCs w:val="24"/>
        </w:rPr>
        <w:t>.</w:t>
      </w:r>
    </w:p>
    <w:p w:rsidR="00F17FBC" w:rsidRPr="009401E3" w:rsidRDefault="00F17FBC" w:rsidP="001156F3">
      <w:pPr>
        <w:pStyle w:val="Heading2"/>
        <w:ind w:left="284" w:hanging="284"/>
        <w:rPr>
          <w:rFonts w:cs="Times New Roman"/>
          <w:szCs w:val="24"/>
        </w:rPr>
      </w:pPr>
      <w:bookmarkStart w:id="3" w:name="_Toc135908603"/>
      <w:r w:rsidRPr="009401E3">
        <w:rPr>
          <w:rFonts w:cs="Times New Roman"/>
          <w:szCs w:val="24"/>
        </w:rPr>
        <w:t>Rumusan Masalah</w:t>
      </w:r>
      <w:bookmarkEnd w:id="3"/>
    </w:p>
    <w:p w:rsidR="00600D95" w:rsidRPr="009401E3" w:rsidRDefault="0061718B" w:rsidP="001156F3">
      <w:pPr>
        <w:pStyle w:val="ListParagraph"/>
        <w:spacing w:after="0" w:line="360" w:lineRule="auto"/>
        <w:ind w:left="284" w:firstLine="567"/>
        <w:rPr>
          <w:rFonts w:cs="Times New Roman"/>
          <w:szCs w:val="24"/>
        </w:rPr>
      </w:pPr>
      <w:r w:rsidRPr="009401E3">
        <w:rPr>
          <w:rFonts w:cs="Times New Roman"/>
          <w:szCs w:val="24"/>
        </w:rPr>
        <w:t>Berdasarkan latar belakang masalah tersebut di atas maka</w:t>
      </w:r>
      <w:r w:rsidR="00600D95" w:rsidRPr="009401E3">
        <w:rPr>
          <w:rFonts w:cs="Times New Roman"/>
          <w:szCs w:val="24"/>
        </w:rPr>
        <w:t>, peneliti tertarik untuk melakukan studi kualitatif terhadap program promosi kesehatan dala</w:t>
      </w:r>
      <w:r w:rsidR="00E73A0B">
        <w:rPr>
          <w:rFonts w:cs="Times New Roman"/>
          <w:szCs w:val="24"/>
        </w:rPr>
        <w:t>m pencegahan stunting di</w:t>
      </w:r>
      <w:r w:rsidR="00600D95" w:rsidRPr="009401E3">
        <w:rPr>
          <w:rFonts w:cs="Times New Roman"/>
          <w:szCs w:val="24"/>
        </w:rPr>
        <w:t xml:space="preserve"> Puskesmas Pacet untuk mendapat informasi </w:t>
      </w:r>
      <w:r w:rsidR="0065537E" w:rsidRPr="009401E3">
        <w:rPr>
          <w:rFonts w:cs="Times New Roman"/>
          <w:szCs w:val="24"/>
        </w:rPr>
        <w:t>yang mendalam tentang gambaran</w:t>
      </w:r>
      <w:r w:rsidR="00B3115E" w:rsidRPr="009401E3">
        <w:rPr>
          <w:rFonts w:cs="Times New Roman"/>
          <w:szCs w:val="24"/>
        </w:rPr>
        <w:t xml:space="preserve"> pelaksanaan</w:t>
      </w:r>
      <w:r w:rsidR="0065537E" w:rsidRPr="009401E3">
        <w:rPr>
          <w:rFonts w:cs="Times New Roman"/>
          <w:szCs w:val="24"/>
        </w:rPr>
        <w:t xml:space="preserve"> program promosi kesehat</w:t>
      </w:r>
      <w:r w:rsidR="00FE3053">
        <w:rPr>
          <w:rFonts w:cs="Times New Roman"/>
          <w:szCs w:val="24"/>
        </w:rPr>
        <w:t>an dalam pencegahan stunting di</w:t>
      </w:r>
      <w:r w:rsidR="005F1D62" w:rsidRPr="009401E3">
        <w:rPr>
          <w:rFonts w:cs="Times New Roman"/>
          <w:szCs w:val="24"/>
        </w:rPr>
        <w:t xml:space="preserve"> </w:t>
      </w:r>
      <w:r w:rsidR="0065537E" w:rsidRPr="009401E3">
        <w:rPr>
          <w:rFonts w:cs="Times New Roman"/>
          <w:szCs w:val="24"/>
        </w:rPr>
        <w:t>Puskesmas Pacet</w:t>
      </w:r>
      <w:r w:rsidR="00600D95" w:rsidRPr="009401E3">
        <w:rPr>
          <w:rFonts w:cs="Times New Roman"/>
          <w:szCs w:val="24"/>
        </w:rPr>
        <w:t>.</w:t>
      </w:r>
    </w:p>
    <w:p w:rsidR="00F32C93" w:rsidRPr="009401E3" w:rsidRDefault="0061718B" w:rsidP="001156F3">
      <w:pPr>
        <w:pStyle w:val="ListParagraph"/>
        <w:spacing w:after="0" w:line="360" w:lineRule="auto"/>
        <w:ind w:left="284" w:firstLine="567"/>
        <w:rPr>
          <w:rFonts w:cs="Times New Roman"/>
          <w:szCs w:val="24"/>
        </w:rPr>
      </w:pPr>
      <w:r w:rsidRPr="009401E3">
        <w:rPr>
          <w:rFonts w:cs="Times New Roman"/>
          <w:szCs w:val="24"/>
        </w:rPr>
        <w:t xml:space="preserve">Sehingga </w:t>
      </w:r>
      <w:r w:rsidR="00C70127" w:rsidRPr="009401E3">
        <w:rPr>
          <w:rFonts w:cs="Times New Roman"/>
          <w:szCs w:val="24"/>
        </w:rPr>
        <w:t xml:space="preserve">rumusan masalah </w:t>
      </w:r>
      <w:r w:rsidRPr="009401E3">
        <w:rPr>
          <w:rFonts w:cs="Times New Roman"/>
          <w:szCs w:val="24"/>
        </w:rPr>
        <w:t>penelitian adalah</w:t>
      </w:r>
      <w:r w:rsidR="00C70127" w:rsidRPr="009401E3">
        <w:rPr>
          <w:rFonts w:cs="Times New Roman"/>
          <w:szCs w:val="24"/>
        </w:rPr>
        <w:t xml:space="preserve"> “</w:t>
      </w:r>
      <w:r w:rsidR="00D5230D" w:rsidRPr="009401E3">
        <w:rPr>
          <w:rFonts w:cs="Times New Roman"/>
          <w:szCs w:val="24"/>
        </w:rPr>
        <w:t>Bagaimana pelaksanaan</w:t>
      </w:r>
      <w:r w:rsidR="00EF29A9">
        <w:rPr>
          <w:rFonts w:cs="Times New Roman"/>
          <w:szCs w:val="24"/>
        </w:rPr>
        <w:t xml:space="preserve"> strategi</w:t>
      </w:r>
      <w:r w:rsidR="00C70127" w:rsidRPr="009401E3">
        <w:rPr>
          <w:rFonts w:cs="Times New Roman"/>
          <w:szCs w:val="24"/>
        </w:rPr>
        <w:t xml:space="preserve"> promosi kesehatan (</w:t>
      </w:r>
      <w:r w:rsidR="00F53C33" w:rsidRPr="009401E3">
        <w:rPr>
          <w:rFonts w:cs="Times New Roman"/>
          <w:szCs w:val="24"/>
        </w:rPr>
        <w:t xml:space="preserve">pemberdayaan, bina suasana, </w:t>
      </w:r>
      <w:r w:rsidR="00C70127" w:rsidRPr="009401E3">
        <w:rPr>
          <w:rFonts w:cs="Times New Roman"/>
          <w:szCs w:val="24"/>
        </w:rPr>
        <w:t xml:space="preserve">advokasi, </w:t>
      </w:r>
      <w:r w:rsidR="00F53C33" w:rsidRPr="009401E3">
        <w:rPr>
          <w:rFonts w:cs="Times New Roman"/>
          <w:szCs w:val="24"/>
        </w:rPr>
        <w:t>kemitraaan</w:t>
      </w:r>
      <w:r w:rsidR="001411A3" w:rsidRPr="009401E3">
        <w:rPr>
          <w:rFonts w:cs="Times New Roman"/>
          <w:szCs w:val="24"/>
        </w:rPr>
        <w:t xml:space="preserve">, </w:t>
      </w:r>
      <w:r w:rsidR="00C70127" w:rsidRPr="009401E3">
        <w:rPr>
          <w:rFonts w:cs="Times New Roman"/>
          <w:szCs w:val="24"/>
        </w:rPr>
        <w:t>media</w:t>
      </w:r>
      <w:r w:rsidR="00F53C33" w:rsidRPr="009401E3">
        <w:rPr>
          <w:rFonts w:cs="Times New Roman"/>
          <w:szCs w:val="24"/>
        </w:rPr>
        <w:t xml:space="preserve">, </w:t>
      </w:r>
      <w:r w:rsidR="00666C7B" w:rsidRPr="009401E3">
        <w:rPr>
          <w:rFonts w:cs="Times New Roman"/>
          <w:szCs w:val="24"/>
        </w:rPr>
        <w:t>metode</w:t>
      </w:r>
      <w:r w:rsidR="00C70127" w:rsidRPr="009401E3">
        <w:rPr>
          <w:rFonts w:cs="Times New Roman"/>
          <w:szCs w:val="24"/>
        </w:rPr>
        <w:t xml:space="preserve"> dan</w:t>
      </w:r>
      <w:r w:rsidR="00666C7B" w:rsidRPr="009401E3">
        <w:rPr>
          <w:rFonts w:cs="Times New Roman"/>
          <w:szCs w:val="24"/>
        </w:rPr>
        <w:t xml:space="preserve"> sumber daya</w:t>
      </w:r>
      <w:r w:rsidR="00C70127" w:rsidRPr="009401E3">
        <w:rPr>
          <w:rFonts w:cs="Times New Roman"/>
          <w:szCs w:val="24"/>
        </w:rPr>
        <w:t>) dalam pencegahan stunti</w:t>
      </w:r>
      <w:r w:rsidR="009D5A88">
        <w:rPr>
          <w:rFonts w:cs="Times New Roman"/>
          <w:szCs w:val="24"/>
        </w:rPr>
        <w:t>ng di</w:t>
      </w:r>
      <w:r w:rsidR="000D0503" w:rsidRPr="009401E3">
        <w:rPr>
          <w:rFonts w:cs="Times New Roman"/>
          <w:szCs w:val="24"/>
        </w:rPr>
        <w:t xml:space="preserve"> Puskesmas Pacet</w:t>
      </w:r>
      <w:r w:rsidR="00C70127" w:rsidRPr="009401E3">
        <w:rPr>
          <w:rFonts w:cs="Times New Roman"/>
          <w:szCs w:val="24"/>
        </w:rPr>
        <w:t>?”</w:t>
      </w:r>
      <w:r w:rsidR="00070D94" w:rsidRPr="009401E3">
        <w:rPr>
          <w:rFonts w:cs="Times New Roman"/>
          <w:szCs w:val="24"/>
        </w:rPr>
        <w:t>.</w:t>
      </w:r>
    </w:p>
    <w:p w:rsidR="00F17FBC" w:rsidRPr="009401E3" w:rsidRDefault="00F17FBC" w:rsidP="001156F3">
      <w:pPr>
        <w:pStyle w:val="Heading2"/>
        <w:ind w:left="284" w:hanging="284"/>
        <w:rPr>
          <w:rFonts w:cs="Times New Roman"/>
          <w:szCs w:val="24"/>
        </w:rPr>
      </w:pPr>
      <w:bookmarkStart w:id="4" w:name="_Toc135908604"/>
      <w:r w:rsidRPr="009401E3">
        <w:rPr>
          <w:rFonts w:cs="Times New Roman"/>
          <w:szCs w:val="24"/>
        </w:rPr>
        <w:t>Tujuan Penelitian</w:t>
      </w:r>
      <w:bookmarkEnd w:id="4"/>
    </w:p>
    <w:p w:rsidR="002369E4" w:rsidRPr="009401E3" w:rsidRDefault="00F17FBC" w:rsidP="001156F3">
      <w:pPr>
        <w:pStyle w:val="ListParagraph"/>
        <w:numPr>
          <w:ilvl w:val="0"/>
          <w:numId w:val="1"/>
        </w:numPr>
        <w:spacing w:after="0" w:line="360" w:lineRule="auto"/>
        <w:ind w:left="567" w:hanging="283"/>
        <w:rPr>
          <w:rFonts w:cs="Times New Roman"/>
          <w:b/>
          <w:szCs w:val="24"/>
        </w:rPr>
      </w:pPr>
      <w:r w:rsidRPr="009401E3">
        <w:rPr>
          <w:rFonts w:cs="Times New Roman"/>
          <w:b/>
          <w:szCs w:val="24"/>
        </w:rPr>
        <w:t>Tujuan Umum</w:t>
      </w:r>
    </w:p>
    <w:p w:rsidR="008B3ECB" w:rsidRDefault="005F1D62" w:rsidP="001156F3">
      <w:pPr>
        <w:pStyle w:val="ListParagraph"/>
        <w:spacing w:after="0" w:line="360" w:lineRule="auto"/>
        <w:ind w:left="567" w:firstLine="567"/>
        <w:rPr>
          <w:rFonts w:cs="Times New Roman"/>
          <w:szCs w:val="24"/>
        </w:rPr>
      </w:pPr>
      <w:r w:rsidRPr="009401E3">
        <w:rPr>
          <w:rFonts w:cs="Times New Roman"/>
          <w:szCs w:val="24"/>
        </w:rPr>
        <w:t>Men</w:t>
      </w:r>
      <w:r w:rsidR="007437B7" w:rsidRPr="009401E3">
        <w:rPr>
          <w:rFonts w:cs="Times New Roman"/>
          <w:szCs w:val="24"/>
        </w:rPr>
        <w:t>getahui</w:t>
      </w:r>
      <w:r w:rsidRPr="009401E3">
        <w:rPr>
          <w:rFonts w:cs="Times New Roman"/>
          <w:szCs w:val="24"/>
        </w:rPr>
        <w:t xml:space="preserve"> </w:t>
      </w:r>
      <w:r w:rsidR="00CE6FE3">
        <w:rPr>
          <w:rFonts w:cs="Times New Roman"/>
          <w:szCs w:val="24"/>
        </w:rPr>
        <w:t>strategi</w:t>
      </w:r>
      <w:r w:rsidR="00F4297B" w:rsidRPr="009401E3">
        <w:rPr>
          <w:rFonts w:cs="Times New Roman"/>
          <w:szCs w:val="24"/>
        </w:rPr>
        <w:t xml:space="preserve"> promosi kesehatan dalam</w:t>
      </w:r>
      <w:r w:rsidR="009D5A88">
        <w:rPr>
          <w:rFonts w:cs="Times New Roman"/>
          <w:szCs w:val="24"/>
        </w:rPr>
        <w:t xml:space="preserve"> pencegahan stunting di </w:t>
      </w:r>
      <w:r w:rsidR="00F4297B" w:rsidRPr="009401E3">
        <w:rPr>
          <w:rFonts w:cs="Times New Roman"/>
          <w:szCs w:val="24"/>
        </w:rPr>
        <w:t>Puskesmas Pacet.</w:t>
      </w:r>
    </w:p>
    <w:p w:rsidR="00233952" w:rsidRDefault="00233952" w:rsidP="001156F3">
      <w:pPr>
        <w:pStyle w:val="ListParagraph"/>
        <w:spacing w:after="0" w:line="360" w:lineRule="auto"/>
        <w:ind w:left="567" w:firstLine="567"/>
        <w:rPr>
          <w:rFonts w:cs="Times New Roman"/>
          <w:szCs w:val="24"/>
        </w:rPr>
      </w:pPr>
    </w:p>
    <w:p w:rsidR="00233952" w:rsidRPr="00314D1A" w:rsidRDefault="00233952" w:rsidP="001156F3">
      <w:pPr>
        <w:pStyle w:val="ListParagraph"/>
        <w:spacing w:after="0" w:line="360" w:lineRule="auto"/>
        <w:ind w:left="567" w:firstLine="567"/>
        <w:rPr>
          <w:rFonts w:cs="Times New Roman"/>
          <w:szCs w:val="24"/>
        </w:rPr>
      </w:pPr>
    </w:p>
    <w:p w:rsidR="00F32C93" w:rsidRPr="009401E3" w:rsidRDefault="00F17FBC" w:rsidP="001156F3">
      <w:pPr>
        <w:pStyle w:val="ListParagraph"/>
        <w:numPr>
          <w:ilvl w:val="0"/>
          <w:numId w:val="1"/>
        </w:numPr>
        <w:spacing w:after="0" w:line="360" w:lineRule="auto"/>
        <w:ind w:left="567" w:hanging="283"/>
        <w:rPr>
          <w:rFonts w:cs="Times New Roman"/>
          <w:b/>
          <w:szCs w:val="24"/>
        </w:rPr>
      </w:pPr>
      <w:r w:rsidRPr="009401E3">
        <w:rPr>
          <w:rFonts w:cs="Times New Roman"/>
          <w:b/>
          <w:szCs w:val="24"/>
        </w:rPr>
        <w:lastRenderedPageBreak/>
        <w:t>Tujuan Khusus</w:t>
      </w:r>
    </w:p>
    <w:p w:rsidR="003D4BE2" w:rsidRPr="009401E3" w:rsidRDefault="007437B7" w:rsidP="001156F3">
      <w:pPr>
        <w:pStyle w:val="ListParagraph"/>
        <w:numPr>
          <w:ilvl w:val="0"/>
          <w:numId w:val="3"/>
        </w:numPr>
        <w:spacing w:after="0" w:line="360" w:lineRule="auto"/>
        <w:ind w:left="851" w:hanging="284"/>
        <w:rPr>
          <w:rFonts w:cs="Times New Roman"/>
          <w:szCs w:val="24"/>
        </w:rPr>
      </w:pPr>
      <w:r w:rsidRPr="009401E3">
        <w:rPr>
          <w:rFonts w:cs="Times New Roman"/>
          <w:szCs w:val="24"/>
        </w:rPr>
        <w:t>Meng</w:t>
      </w:r>
      <w:r w:rsidR="00AB01F8" w:rsidRPr="009401E3">
        <w:rPr>
          <w:rFonts w:cs="Times New Roman"/>
          <w:szCs w:val="24"/>
        </w:rPr>
        <w:t xml:space="preserve">identifikasi </w:t>
      </w:r>
      <w:r w:rsidR="00D5230D" w:rsidRPr="009401E3">
        <w:rPr>
          <w:rFonts w:cs="Times New Roman"/>
          <w:szCs w:val="24"/>
        </w:rPr>
        <w:t>pelaksanaan</w:t>
      </w:r>
      <w:r w:rsidR="000D0503" w:rsidRPr="009401E3">
        <w:rPr>
          <w:rFonts w:cs="Times New Roman"/>
          <w:szCs w:val="24"/>
        </w:rPr>
        <w:t xml:space="preserve"> </w:t>
      </w:r>
      <w:r w:rsidR="00071E9C" w:rsidRPr="009401E3">
        <w:rPr>
          <w:rFonts w:cs="Times New Roman"/>
          <w:szCs w:val="24"/>
        </w:rPr>
        <w:t>pemberdayaan</w:t>
      </w:r>
      <w:r w:rsidR="00491276">
        <w:rPr>
          <w:rFonts w:cs="Times New Roman"/>
          <w:szCs w:val="24"/>
        </w:rPr>
        <w:t xml:space="preserve"> </w:t>
      </w:r>
      <w:r w:rsidR="003D4BE2" w:rsidRPr="009401E3">
        <w:rPr>
          <w:rFonts w:cs="Times New Roman"/>
          <w:szCs w:val="24"/>
        </w:rPr>
        <w:t>dala</w:t>
      </w:r>
      <w:r w:rsidR="00B56C6E">
        <w:rPr>
          <w:rFonts w:cs="Times New Roman"/>
          <w:szCs w:val="24"/>
        </w:rPr>
        <w:t>m pencegahan stunting di</w:t>
      </w:r>
      <w:r w:rsidR="003D4BE2" w:rsidRPr="009401E3">
        <w:rPr>
          <w:rFonts w:cs="Times New Roman"/>
          <w:szCs w:val="24"/>
        </w:rPr>
        <w:t xml:space="preserve"> Puskesmas Pacet.</w:t>
      </w:r>
    </w:p>
    <w:p w:rsidR="003D4BE2" w:rsidRPr="009401E3" w:rsidRDefault="007437B7" w:rsidP="001156F3">
      <w:pPr>
        <w:pStyle w:val="ListParagraph"/>
        <w:numPr>
          <w:ilvl w:val="0"/>
          <w:numId w:val="3"/>
        </w:numPr>
        <w:spacing w:after="0" w:line="360" w:lineRule="auto"/>
        <w:ind w:left="851" w:hanging="284"/>
        <w:rPr>
          <w:rFonts w:cs="Times New Roman"/>
          <w:szCs w:val="24"/>
        </w:rPr>
      </w:pPr>
      <w:r w:rsidRPr="009401E3">
        <w:rPr>
          <w:rFonts w:cs="Times New Roman"/>
          <w:szCs w:val="24"/>
        </w:rPr>
        <w:t>M</w:t>
      </w:r>
      <w:r w:rsidR="00AB01F8" w:rsidRPr="009401E3">
        <w:rPr>
          <w:rFonts w:cs="Times New Roman"/>
          <w:szCs w:val="24"/>
        </w:rPr>
        <w:t xml:space="preserve">engidentifikasi </w:t>
      </w:r>
      <w:r w:rsidR="00D5230D" w:rsidRPr="009401E3">
        <w:rPr>
          <w:rFonts w:cs="Times New Roman"/>
          <w:szCs w:val="24"/>
        </w:rPr>
        <w:t>pelaksanaan</w:t>
      </w:r>
      <w:r w:rsidR="000D0503" w:rsidRPr="009401E3">
        <w:rPr>
          <w:rFonts w:cs="Times New Roman"/>
          <w:szCs w:val="24"/>
        </w:rPr>
        <w:t xml:space="preserve"> </w:t>
      </w:r>
      <w:r w:rsidR="00071E9C" w:rsidRPr="009401E3">
        <w:rPr>
          <w:rFonts w:cs="Times New Roman"/>
          <w:szCs w:val="24"/>
        </w:rPr>
        <w:t xml:space="preserve">bina suasana </w:t>
      </w:r>
      <w:r w:rsidR="003D4BE2" w:rsidRPr="009401E3">
        <w:rPr>
          <w:rFonts w:cs="Times New Roman"/>
          <w:szCs w:val="24"/>
        </w:rPr>
        <w:t>dala</w:t>
      </w:r>
      <w:r w:rsidR="00B56C6E">
        <w:rPr>
          <w:rFonts w:cs="Times New Roman"/>
          <w:szCs w:val="24"/>
        </w:rPr>
        <w:t>m pencegahan stunting di</w:t>
      </w:r>
      <w:r w:rsidR="003D4BE2" w:rsidRPr="009401E3">
        <w:rPr>
          <w:rFonts w:cs="Times New Roman"/>
          <w:szCs w:val="24"/>
        </w:rPr>
        <w:t xml:space="preserve"> Puskesmas Pacet.</w:t>
      </w:r>
    </w:p>
    <w:p w:rsidR="003D4BE2" w:rsidRPr="009401E3" w:rsidRDefault="007437B7" w:rsidP="001156F3">
      <w:pPr>
        <w:pStyle w:val="ListParagraph"/>
        <w:numPr>
          <w:ilvl w:val="0"/>
          <w:numId w:val="3"/>
        </w:numPr>
        <w:spacing w:after="0" w:line="360" w:lineRule="auto"/>
        <w:ind w:left="851" w:hanging="284"/>
        <w:rPr>
          <w:rFonts w:cs="Times New Roman"/>
          <w:szCs w:val="24"/>
        </w:rPr>
      </w:pPr>
      <w:r w:rsidRPr="009401E3">
        <w:rPr>
          <w:rFonts w:cs="Times New Roman"/>
          <w:szCs w:val="24"/>
        </w:rPr>
        <w:t>M</w:t>
      </w:r>
      <w:r w:rsidR="00AB01F8" w:rsidRPr="009401E3">
        <w:rPr>
          <w:rFonts w:cs="Times New Roman"/>
          <w:szCs w:val="24"/>
        </w:rPr>
        <w:t xml:space="preserve">engidentifikasi </w:t>
      </w:r>
      <w:r w:rsidR="00D5230D" w:rsidRPr="009401E3">
        <w:rPr>
          <w:rFonts w:cs="Times New Roman"/>
          <w:szCs w:val="24"/>
        </w:rPr>
        <w:t>pelaksanaan</w:t>
      </w:r>
      <w:r w:rsidR="003D4BE2" w:rsidRPr="009401E3">
        <w:rPr>
          <w:rFonts w:cs="Times New Roman"/>
          <w:szCs w:val="24"/>
        </w:rPr>
        <w:t xml:space="preserve"> </w:t>
      </w:r>
      <w:r w:rsidR="00071E9C" w:rsidRPr="009401E3">
        <w:rPr>
          <w:rFonts w:cs="Times New Roman"/>
          <w:szCs w:val="24"/>
        </w:rPr>
        <w:t xml:space="preserve">advokasi </w:t>
      </w:r>
      <w:r w:rsidR="00B56C6E">
        <w:rPr>
          <w:rFonts w:cs="Times New Roman"/>
          <w:szCs w:val="24"/>
        </w:rPr>
        <w:t>dalam pencegahan stunting di</w:t>
      </w:r>
      <w:r w:rsidR="000D0503" w:rsidRPr="009401E3">
        <w:rPr>
          <w:rFonts w:cs="Times New Roman"/>
          <w:szCs w:val="24"/>
        </w:rPr>
        <w:t xml:space="preserve"> Puskesmas Pacet</w:t>
      </w:r>
      <w:r w:rsidR="003D4BE2" w:rsidRPr="009401E3">
        <w:rPr>
          <w:rFonts w:cs="Times New Roman"/>
          <w:szCs w:val="24"/>
        </w:rPr>
        <w:t>.</w:t>
      </w:r>
    </w:p>
    <w:p w:rsidR="003D4BE2" w:rsidRPr="009401E3" w:rsidRDefault="007437B7" w:rsidP="001156F3">
      <w:pPr>
        <w:pStyle w:val="ListParagraph"/>
        <w:numPr>
          <w:ilvl w:val="0"/>
          <w:numId w:val="3"/>
        </w:numPr>
        <w:spacing w:after="0" w:line="360" w:lineRule="auto"/>
        <w:ind w:left="851" w:hanging="284"/>
        <w:rPr>
          <w:rFonts w:cs="Times New Roman"/>
          <w:szCs w:val="24"/>
        </w:rPr>
      </w:pPr>
      <w:r w:rsidRPr="009401E3">
        <w:rPr>
          <w:rFonts w:cs="Times New Roman"/>
          <w:szCs w:val="24"/>
        </w:rPr>
        <w:t>M</w:t>
      </w:r>
      <w:r w:rsidR="00AB01F8" w:rsidRPr="009401E3">
        <w:rPr>
          <w:rFonts w:cs="Times New Roman"/>
          <w:szCs w:val="24"/>
        </w:rPr>
        <w:t xml:space="preserve">engidentifikasi </w:t>
      </w:r>
      <w:r w:rsidR="00D5230D" w:rsidRPr="009401E3">
        <w:rPr>
          <w:rFonts w:cs="Times New Roman"/>
          <w:szCs w:val="24"/>
        </w:rPr>
        <w:t>pelaksanaan</w:t>
      </w:r>
      <w:r w:rsidR="003D4BE2" w:rsidRPr="009401E3">
        <w:rPr>
          <w:rFonts w:cs="Times New Roman"/>
          <w:szCs w:val="24"/>
        </w:rPr>
        <w:t xml:space="preserve"> </w:t>
      </w:r>
      <w:r w:rsidR="00071E9C" w:rsidRPr="009401E3">
        <w:rPr>
          <w:rFonts w:cs="Times New Roman"/>
          <w:szCs w:val="24"/>
        </w:rPr>
        <w:t>kemitraan</w:t>
      </w:r>
      <w:r w:rsidR="003D4BE2" w:rsidRPr="009401E3">
        <w:rPr>
          <w:rFonts w:cs="Times New Roman"/>
          <w:szCs w:val="24"/>
        </w:rPr>
        <w:t xml:space="preserve"> </w:t>
      </w:r>
      <w:r w:rsidR="00B56C6E">
        <w:rPr>
          <w:rFonts w:cs="Times New Roman"/>
          <w:szCs w:val="24"/>
        </w:rPr>
        <w:t>dalam pencegahan stunting di</w:t>
      </w:r>
      <w:r w:rsidR="000D0503" w:rsidRPr="009401E3">
        <w:rPr>
          <w:rFonts w:cs="Times New Roman"/>
          <w:szCs w:val="24"/>
        </w:rPr>
        <w:t xml:space="preserve"> Puskesmas Pacet</w:t>
      </w:r>
      <w:r w:rsidR="003D4BE2" w:rsidRPr="009401E3">
        <w:rPr>
          <w:rFonts w:cs="Times New Roman"/>
          <w:szCs w:val="24"/>
        </w:rPr>
        <w:t>.</w:t>
      </w:r>
    </w:p>
    <w:p w:rsidR="003D4BE2" w:rsidRPr="009401E3" w:rsidRDefault="007437B7" w:rsidP="001156F3">
      <w:pPr>
        <w:pStyle w:val="ListParagraph"/>
        <w:numPr>
          <w:ilvl w:val="0"/>
          <w:numId w:val="3"/>
        </w:numPr>
        <w:spacing w:after="0" w:line="360" w:lineRule="auto"/>
        <w:ind w:left="851" w:hanging="284"/>
        <w:rPr>
          <w:rFonts w:cs="Times New Roman"/>
          <w:szCs w:val="24"/>
        </w:rPr>
      </w:pPr>
      <w:r w:rsidRPr="009401E3">
        <w:rPr>
          <w:rFonts w:cs="Times New Roman"/>
          <w:szCs w:val="24"/>
        </w:rPr>
        <w:t>M</w:t>
      </w:r>
      <w:r w:rsidR="00AB01F8" w:rsidRPr="009401E3">
        <w:rPr>
          <w:rFonts w:cs="Times New Roman"/>
          <w:szCs w:val="24"/>
        </w:rPr>
        <w:t xml:space="preserve">engidentifikasi </w:t>
      </w:r>
      <w:r w:rsidR="00D5230D" w:rsidRPr="009401E3">
        <w:rPr>
          <w:rFonts w:cs="Times New Roman"/>
          <w:szCs w:val="24"/>
        </w:rPr>
        <w:t>pelaksanaan</w:t>
      </w:r>
      <w:r w:rsidR="000D0503" w:rsidRPr="009401E3">
        <w:rPr>
          <w:rFonts w:cs="Times New Roman"/>
          <w:szCs w:val="24"/>
        </w:rPr>
        <w:t xml:space="preserve"> </w:t>
      </w:r>
      <w:r w:rsidR="00071E9C" w:rsidRPr="009401E3">
        <w:rPr>
          <w:rFonts w:cs="Times New Roman"/>
          <w:szCs w:val="24"/>
        </w:rPr>
        <w:t xml:space="preserve">metode </w:t>
      </w:r>
      <w:r w:rsidR="00B56C6E">
        <w:rPr>
          <w:rFonts w:cs="Times New Roman"/>
          <w:szCs w:val="24"/>
        </w:rPr>
        <w:t>dalam pencegahan stunting di</w:t>
      </w:r>
      <w:r w:rsidR="000D0503" w:rsidRPr="009401E3">
        <w:rPr>
          <w:rFonts w:cs="Times New Roman"/>
          <w:szCs w:val="24"/>
        </w:rPr>
        <w:t xml:space="preserve"> Puskesmas Pacet</w:t>
      </w:r>
      <w:r w:rsidR="003D4BE2" w:rsidRPr="009401E3">
        <w:rPr>
          <w:rFonts w:cs="Times New Roman"/>
          <w:szCs w:val="24"/>
        </w:rPr>
        <w:t>.</w:t>
      </w:r>
    </w:p>
    <w:p w:rsidR="00071E9C" w:rsidRPr="009401E3" w:rsidRDefault="00071E9C" w:rsidP="001156F3">
      <w:pPr>
        <w:pStyle w:val="ListParagraph"/>
        <w:numPr>
          <w:ilvl w:val="0"/>
          <w:numId w:val="3"/>
        </w:numPr>
        <w:spacing w:after="0" w:line="360" w:lineRule="auto"/>
        <w:ind w:left="851" w:hanging="284"/>
        <w:rPr>
          <w:rFonts w:cs="Times New Roman"/>
          <w:szCs w:val="24"/>
        </w:rPr>
      </w:pPr>
      <w:r w:rsidRPr="009401E3">
        <w:rPr>
          <w:rFonts w:cs="Times New Roman"/>
          <w:szCs w:val="24"/>
        </w:rPr>
        <w:t>M</w:t>
      </w:r>
      <w:r w:rsidR="00AB01F8" w:rsidRPr="009401E3">
        <w:rPr>
          <w:rFonts w:cs="Times New Roman"/>
          <w:szCs w:val="24"/>
        </w:rPr>
        <w:t xml:space="preserve">engidentifikasi </w:t>
      </w:r>
      <w:r w:rsidRPr="009401E3">
        <w:rPr>
          <w:rFonts w:cs="Times New Roman"/>
          <w:szCs w:val="24"/>
        </w:rPr>
        <w:t>pelaksanaan media dala</w:t>
      </w:r>
      <w:r w:rsidR="00B56C6E">
        <w:rPr>
          <w:rFonts w:cs="Times New Roman"/>
          <w:szCs w:val="24"/>
        </w:rPr>
        <w:t>m pencegahan stunting di</w:t>
      </w:r>
      <w:r w:rsidRPr="009401E3">
        <w:rPr>
          <w:rFonts w:cs="Times New Roman"/>
          <w:szCs w:val="24"/>
        </w:rPr>
        <w:t xml:space="preserve"> Puskesmas Pacet.</w:t>
      </w:r>
    </w:p>
    <w:p w:rsidR="009C6F13" w:rsidRPr="009401E3" w:rsidRDefault="007437B7" w:rsidP="001156F3">
      <w:pPr>
        <w:pStyle w:val="ListParagraph"/>
        <w:numPr>
          <w:ilvl w:val="0"/>
          <w:numId w:val="3"/>
        </w:numPr>
        <w:spacing w:after="0" w:line="360" w:lineRule="auto"/>
        <w:ind w:left="851" w:hanging="284"/>
        <w:rPr>
          <w:rFonts w:cs="Times New Roman"/>
          <w:szCs w:val="24"/>
        </w:rPr>
      </w:pPr>
      <w:r w:rsidRPr="009401E3">
        <w:rPr>
          <w:rFonts w:cs="Times New Roman"/>
          <w:szCs w:val="24"/>
        </w:rPr>
        <w:t>M</w:t>
      </w:r>
      <w:r w:rsidR="00AB01F8" w:rsidRPr="009401E3">
        <w:rPr>
          <w:rFonts w:cs="Times New Roman"/>
          <w:szCs w:val="24"/>
        </w:rPr>
        <w:t xml:space="preserve">engidentifikasi </w:t>
      </w:r>
      <w:r w:rsidR="00776304">
        <w:rPr>
          <w:rFonts w:cs="Times New Roman"/>
          <w:szCs w:val="24"/>
        </w:rPr>
        <w:t xml:space="preserve">ketersediaan </w:t>
      </w:r>
      <w:r w:rsidR="000D0503" w:rsidRPr="009401E3">
        <w:rPr>
          <w:rFonts w:cs="Times New Roman"/>
          <w:szCs w:val="24"/>
        </w:rPr>
        <w:t>sumber daya</w:t>
      </w:r>
      <w:r w:rsidR="001411A3" w:rsidRPr="009401E3">
        <w:rPr>
          <w:rFonts w:cs="Times New Roman"/>
          <w:szCs w:val="24"/>
        </w:rPr>
        <w:t xml:space="preserve"> yang</w:t>
      </w:r>
      <w:r w:rsidR="0054594D">
        <w:rPr>
          <w:rFonts w:cs="Times New Roman"/>
          <w:szCs w:val="24"/>
        </w:rPr>
        <w:t xml:space="preserve"> memadai</w:t>
      </w:r>
      <w:r w:rsidR="00A94009" w:rsidRPr="009401E3">
        <w:rPr>
          <w:rFonts w:cs="Times New Roman"/>
          <w:szCs w:val="24"/>
        </w:rPr>
        <w:t xml:space="preserve"> dala</w:t>
      </w:r>
      <w:r w:rsidR="005F64BA">
        <w:rPr>
          <w:rFonts w:cs="Times New Roman"/>
          <w:szCs w:val="24"/>
        </w:rPr>
        <w:t>m pencegahan stunting</w:t>
      </w:r>
      <w:r w:rsidR="00A94009" w:rsidRPr="009401E3">
        <w:rPr>
          <w:rFonts w:cs="Times New Roman"/>
          <w:szCs w:val="24"/>
        </w:rPr>
        <w:t xml:space="preserve"> </w:t>
      </w:r>
      <w:r w:rsidR="001411A3" w:rsidRPr="009401E3">
        <w:rPr>
          <w:rFonts w:cs="Times New Roman"/>
          <w:szCs w:val="24"/>
        </w:rPr>
        <w:t>di Puskesmas Pacet.</w:t>
      </w:r>
    </w:p>
    <w:p w:rsidR="00F17FBC" w:rsidRPr="009401E3" w:rsidRDefault="00F17FBC" w:rsidP="001156F3">
      <w:pPr>
        <w:pStyle w:val="Heading2"/>
        <w:ind w:left="284" w:hanging="284"/>
        <w:rPr>
          <w:rFonts w:cs="Times New Roman"/>
          <w:szCs w:val="24"/>
        </w:rPr>
      </w:pPr>
      <w:bookmarkStart w:id="5" w:name="_Toc135908605"/>
      <w:r w:rsidRPr="009401E3">
        <w:rPr>
          <w:rFonts w:cs="Times New Roman"/>
          <w:szCs w:val="24"/>
        </w:rPr>
        <w:t>Manfaat Penelitian</w:t>
      </w:r>
      <w:bookmarkEnd w:id="5"/>
    </w:p>
    <w:p w:rsidR="00F17FBC" w:rsidRPr="009401E3" w:rsidRDefault="00F17FBC" w:rsidP="001156F3">
      <w:pPr>
        <w:pStyle w:val="ListParagraph"/>
        <w:numPr>
          <w:ilvl w:val="0"/>
          <w:numId w:val="2"/>
        </w:numPr>
        <w:spacing w:after="0" w:line="360" w:lineRule="auto"/>
        <w:ind w:left="567" w:hanging="283"/>
        <w:rPr>
          <w:rFonts w:cs="Times New Roman"/>
          <w:b/>
          <w:szCs w:val="24"/>
        </w:rPr>
      </w:pPr>
      <w:r w:rsidRPr="009401E3">
        <w:rPr>
          <w:rFonts w:cs="Times New Roman"/>
          <w:b/>
          <w:szCs w:val="24"/>
        </w:rPr>
        <w:t>Manfaat Teoritis</w:t>
      </w:r>
    </w:p>
    <w:p w:rsidR="002369E4" w:rsidRPr="009401E3" w:rsidRDefault="00142BE0" w:rsidP="001156F3">
      <w:pPr>
        <w:pStyle w:val="ListParagraph"/>
        <w:spacing w:after="0" w:line="360" w:lineRule="auto"/>
        <w:ind w:left="567" w:firstLine="567"/>
        <w:rPr>
          <w:rFonts w:cs="Times New Roman"/>
          <w:szCs w:val="24"/>
        </w:rPr>
      </w:pPr>
      <w:r w:rsidRPr="009401E3">
        <w:rPr>
          <w:rFonts w:cs="Times New Roman"/>
          <w:szCs w:val="24"/>
        </w:rPr>
        <w:t>Hasil penelitian</w:t>
      </w:r>
      <w:r w:rsidR="00ED68DE" w:rsidRPr="009401E3">
        <w:rPr>
          <w:rFonts w:cs="Times New Roman"/>
          <w:szCs w:val="24"/>
        </w:rPr>
        <w:t xml:space="preserve"> ini diharapkan dapat memberikan manfaat bagi ilmu kesehatan masyarakat khususnya</w:t>
      </w:r>
      <w:r w:rsidR="00EF59B7" w:rsidRPr="009401E3">
        <w:rPr>
          <w:rFonts w:cs="Times New Roman"/>
          <w:szCs w:val="24"/>
        </w:rPr>
        <w:t xml:space="preserve"> pada</w:t>
      </w:r>
      <w:r w:rsidR="00ED68DE" w:rsidRPr="009401E3">
        <w:rPr>
          <w:rFonts w:cs="Times New Roman"/>
          <w:szCs w:val="24"/>
        </w:rPr>
        <w:t xml:space="preserve"> bidang atau pilar promosi kesehatan dan ilmu perilaku (PKIP) dan juga sebagai sumber informasi maupun referensi bagi penyelesaian karya tulis ilmiah serupa selanjutnya.</w:t>
      </w:r>
    </w:p>
    <w:p w:rsidR="001E7DB0" w:rsidRDefault="00F17FBC" w:rsidP="001156F3">
      <w:pPr>
        <w:pStyle w:val="ListParagraph"/>
        <w:numPr>
          <w:ilvl w:val="0"/>
          <w:numId w:val="2"/>
        </w:numPr>
        <w:spacing w:after="0" w:line="360" w:lineRule="auto"/>
        <w:ind w:left="567" w:hanging="283"/>
        <w:rPr>
          <w:rFonts w:cs="Times New Roman"/>
          <w:b/>
          <w:szCs w:val="24"/>
        </w:rPr>
      </w:pPr>
      <w:r w:rsidRPr="009401E3">
        <w:rPr>
          <w:rFonts w:cs="Times New Roman"/>
          <w:b/>
          <w:szCs w:val="24"/>
        </w:rPr>
        <w:t>Manfaat Praktis</w:t>
      </w:r>
    </w:p>
    <w:p w:rsidR="007C6748" w:rsidRPr="007C6748" w:rsidRDefault="007C6748" w:rsidP="001156F3">
      <w:pPr>
        <w:pStyle w:val="ListParagraph"/>
        <w:spacing w:after="0" w:line="360" w:lineRule="auto"/>
        <w:ind w:left="567"/>
        <w:rPr>
          <w:rFonts w:cs="Times New Roman"/>
          <w:szCs w:val="24"/>
        </w:rPr>
      </w:pPr>
      <w:r w:rsidRPr="007C6748">
        <w:rPr>
          <w:rFonts w:cs="Times New Roman"/>
          <w:szCs w:val="24"/>
        </w:rPr>
        <w:t>Adapun</w:t>
      </w:r>
      <w:r>
        <w:rPr>
          <w:rFonts w:cs="Times New Roman"/>
          <w:szCs w:val="24"/>
        </w:rPr>
        <w:t xml:space="preserve"> manfaat praktis dari penelitian ini adalah sebagai berikut:</w:t>
      </w:r>
    </w:p>
    <w:p w:rsidR="00675BCF" w:rsidRPr="009401E3" w:rsidRDefault="00675BCF" w:rsidP="001156F3">
      <w:pPr>
        <w:pStyle w:val="ListParagraph"/>
        <w:numPr>
          <w:ilvl w:val="0"/>
          <w:numId w:val="4"/>
        </w:numPr>
        <w:spacing w:after="0" w:line="360" w:lineRule="auto"/>
        <w:ind w:left="851" w:hanging="284"/>
        <w:rPr>
          <w:rFonts w:cs="Times New Roman"/>
          <w:b/>
          <w:szCs w:val="24"/>
        </w:rPr>
      </w:pPr>
      <w:r w:rsidRPr="009401E3">
        <w:rPr>
          <w:rFonts w:cs="Times New Roman"/>
          <w:b/>
          <w:szCs w:val="24"/>
        </w:rPr>
        <w:t>Peneliti</w:t>
      </w:r>
    </w:p>
    <w:p w:rsidR="008E6AF0" w:rsidRPr="005F64BA" w:rsidRDefault="00BA39C8" w:rsidP="001156F3">
      <w:pPr>
        <w:pStyle w:val="ListParagraph"/>
        <w:spacing w:after="0" w:line="360" w:lineRule="auto"/>
        <w:ind w:left="851" w:firstLine="567"/>
        <w:rPr>
          <w:rFonts w:cs="Times New Roman"/>
          <w:szCs w:val="24"/>
        </w:rPr>
      </w:pPr>
      <w:r w:rsidRPr="009401E3">
        <w:rPr>
          <w:rFonts w:cs="Times New Roman"/>
          <w:szCs w:val="24"/>
        </w:rPr>
        <w:t>Penelitian ini sangat berguna untuk meningkatkan pengetahuan dan wawasan serta menambah pengalaman juga me</w:t>
      </w:r>
      <w:r w:rsidR="00EA4BFD" w:rsidRPr="009401E3">
        <w:rPr>
          <w:rFonts w:cs="Times New Roman"/>
          <w:szCs w:val="24"/>
        </w:rPr>
        <w:t>n</w:t>
      </w:r>
      <w:r w:rsidRPr="009401E3">
        <w:rPr>
          <w:rFonts w:cs="Times New Roman"/>
          <w:szCs w:val="24"/>
        </w:rPr>
        <w:t xml:space="preserve">ingkatkan kesadaran untuk mengembangkan diri secara lebih optimal dalam memecahkan masalah kesehatan khususnya di dalam </w:t>
      </w:r>
      <w:r w:rsidR="001C5FC3">
        <w:rPr>
          <w:rFonts w:cs="Times New Roman"/>
          <w:szCs w:val="24"/>
        </w:rPr>
        <w:t>strategi</w:t>
      </w:r>
      <w:r w:rsidR="003B1DEB" w:rsidRPr="009401E3">
        <w:rPr>
          <w:rFonts w:cs="Times New Roman"/>
          <w:szCs w:val="24"/>
        </w:rPr>
        <w:t xml:space="preserve"> promosi kesehatan</w:t>
      </w:r>
      <w:r w:rsidRPr="009401E3">
        <w:rPr>
          <w:rFonts w:cs="Times New Roman"/>
          <w:szCs w:val="24"/>
        </w:rPr>
        <w:t xml:space="preserve"> terkait pencegahan stunting.</w:t>
      </w:r>
    </w:p>
    <w:p w:rsidR="000D0503" w:rsidRPr="009401E3" w:rsidRDefault="000D0503" w:rsidP="001156F3">
      <w:pPr>
        <w:pStyle w:val="ListParagraph"/>
        <w:numPr>
          <w:ilvl w:val="0"/>
          <w:numId w:val="4"/>
        </w:numPr>
        <w:spacing w:after="0" w:line="360" w:lineRule="auto"/>
        <w:ind w:left="851" w:hanging="284"/>
        <w:rPr>
          <w:rFonts w:cs="Times New Roman"/>
          <w:b/>
          <w:szCs w:val="24"/>
        </w:rPr>
      </w:pPr>
      <w:r w:rsidRPr="009401E3">
        <w:rPr>
          <w:rFonts w:cs="Times New Roman"/>
          <w:b/>
          <w:szCs w:val="24"/>
        </w:rPr>
        <w:t>Dinas Kesehatan</w:t>
      </w:r>
      <w:r w:rsidR="00C357E4" w:rsidRPr="009401E3">
        <w:rPr>
          <w:rFonts w:cs="Times New Roman"/>
          <w:b/>
          <w:szCs w:val="24"/>
        </w:rPr>
        <w:t xml:space="preserve"> Kabupaten Mojokerto</w:t>
      </w:r>
    </w:p>
    <w:p w:rsidR="00EE06D8" w:rsidRPr="009401E3" w:rsidRDefault="00AC405E" w:rsidP="001156F3">
      <w:pPr>
        <w:pStyle w:val="ListParagraph"/>
        <w:spacing w:after="0" w:line="360" w:lineRule="auto"/>
        <w:ind w:left="851" w:firstLine="567"/>
        <w:rPr>
          <w:rFonts w:cs="Times New Roman"/>
          <w:szCs w:val="24"/>
        </w:rPr>
      </w:pPr>
      <w:r w:rsidRPr="009401E3">
        <w:rPr>
          <w:rFonts w:cs="Times New Roman"/>
          <w:szCs w:val="24"/>
        </w:rPr>
        <w:t xml:space="preserve">Sebagai salah satu acuan untuk memberikan intervensi yang tepat dalam pelaksanaan program pencegahan stunting guna menanggulangi </w:t>
      </w:r>
      <w:r w:rsidRPr="009401E3">
        <w:rPr>
          <w:rFonts w:cs="Times New Roman"/>
          <w:szCs w:val="24"/>
        </w:rPr>
        <w:lastRenderedPageBreak/>
        <w:t xml:space="preserve">angka kejadian stunting di wilayah Kabupaten Mojokerto terutama Puskesmas Pacet. </w:t>
      </w:r>
      <w:r w:rsidR="003030D0" w:rsidRPr="009401E3">
        <w:rPr>
          <w:rFonts w:cs="Times New Roman"/>
          <w:szCs w:val="24"/>
        </w:rPr>
        <w:t>Mem</w:t>
      </w:r>
      <w:r w:rsidR="004F10BC">
        <w:rPr>
          <w:rFonts w:cs="Times New Roman"/>
          <w:szCs w:val="24"/>
        </w:rPr>
        <w:t>berikan gambaran pelaksanaan strategi promosi kesehatan</w:t>
      </w:r>
      <w:r w:rsidR="003030D0" w:rsidRPr="009401E3">
        <w:rPr>
          <w:rFonts w:cs="Times New Roman"/>
          <w:szCs w:val="24"/>
        </w:rPr>
        <w:t xml:space="preserve"> pencegahan stunting di Puskesmas Pacet, sehingga dapat menjadi masukan dalam meningkatkan kualitas dan kuantitas dari program pencegahan stunting yang sebelumnya belum optimal menjadi optimal pelaksanaannya</w:t>
      </w:r>
      <w:r w:rsidR="00046AB4" w:rsidRPr="009401E3">
        <w:rPr>
          <w:rFonts w:cs="Times New Roman"/>
          <w:szCs w:val="24"/>
        </w:rPr>
        <w:t>.</w:t>
      </w:r>
      <w:r w:rsidR="003030D0" w:rsidRPr="009401E3">
        <w:rPr>
          <w:rFonts w:cs="Times New Roman"/>
          <w:szCs w:val="24"/>
        </w:rPr>
        <w:t xml:space="preserve"> </w:t>
      </w:r>
    </w:p>
    <w:p w:rsidR="00BA39C8" w:rsidRPr="009401E3" w:rsidRDefault="00675BCF" w:rsidP="001156F3">
      <w:pPr>
        <w:pStyle w:val="ListParagraph"/>
        <w:numPr>
          <w:ilvl w:val="0"/>
          <w:numId w:val="4"/>
        </w:numPr>
        <w:spacing w:after="0" w:line="360" w:lineRule="auto"/>
        <w:ind w:left="851" w:hanging="284"/>
        <w:rPr>
          <w:rFonts w:cs="Times New Roman"/>
          <w:b/>
          <w:szCs w:val="24"/>
        </w:rPr>
      </w:pPr>
      <w:r w:rsidRPr="009401E3">
        <w:rPr>
          <w:rFonts w:cs="Times New Roman"/>
          <w:b/>
          <w:szCs w:val="24"/>
        </w:rPr>
        <w:t xml:space="preserve">Puskesmas Pacet </w:t>
      </w:r>
    </w:p>
    <w:p w:rsidR="00DD0FCF" w:rsidRPr="009401E3" w:rsidRDefault="003B1DEB" w:rsidP="001156F3">
      <w:pPr>
        <w:pStyle w:val="ListParagraph"/>
        <w:spacing w:after="0" w:line="360" w:lineRule="auto"/>
        <w:ind w:left="851" w:firstLine="567"/>
        <w:rPr>
          <w:rFonts w:cs="Times New Roman"/>
          <w:szCs w:val="24"/>
        </w:rPr>
      </w:pPr>
      <w:r w:rsidRPr="009401E3">
        <w:rPr>
          <w:rFonts w:cs="Times New Roman"/>
          <w:szCs w:val="24"/>
        </w:rPr>
        <w:t>Dengan</w:t>
      </w:r>
      <w:r w:rsidR="0087677D" w:rsidRPr="009401E3">
        <w:rPr>
          <w:rFonts w:cs="Times New Roman"/>
          <w:szCs w:val="24"/>
        </w:rPr>
        <w:t xml:space="preserve"> mendapatkan informasi mengenai</w:t>
      </w:r>
      <w:r w:rsidR="000657B1" w:rsidRPr="009401E3">
        <w:rPr>
          <w:rFonts w:cs="Times New Roman"/>
          <w:szCs w:val="24"/>
        </w:rPr>
        <w:t xml:space="preserve"> </w:t>
      </w:r>
      <w:r w:rsidR="000F7DAC">
        <w:rPr>
          <w:rFonts w:cs="Times New Roman"/>
          <w:szCs w:val="24"/>
        </w:rPr>
        <w:t>strategi</w:t>
      </w:r>
      <w:r w:rsidRPr="009401E3">
        <w:rPr>
          <w:rFonts w:cs="Times New Roman"/>
          <w:szCs w:val="24"/>
        </w:rPr>
        <w:t xml:space="preserve"> promosi kesehatan</w:t>
      </w:r>
      <w:r w:rsidR="000657B1" w:rsidRPr="009401E3">
        <w:rPr>
          <w:rFonts w:cs="Times New Roman"/>
          <w:szCs w:val="24"/>
        </w:rPr>
        <w:t xml:space="preserve"> dala</w:t>
      </w:r>
      <w:r w:rsidR="005F64BA">
        <w:rPr>
          <w:rFonts w:cs="Times New Roman"/>
          <w:szCs w:val="24"/>
        </w:rPr>
        <w:t>m pencegahan stunting di</w:t>
      </w:r>
      <w:r w:rsidR="000657B1" w:rsidRPr="009401E3">
        <w:rPr>
          <w:rFonts w:cs="Times New Roman"/>
          <w:szCs w:val="24"/>
        </w:rPr>
        <w:t xml:space="preserve"> Puskesmas Pacet, sehingga dapat di</w:t>
      </w:r>
      <w:r w:rsidR="0058493F" w:rsidRPr="009401E3">
        <w:rPr>
          <w:rFonts w:cs="Times New Roman"/>
          <w:szCs w:val="24"/>
        </w:rPr>
        <w:t>lakukan perbaikan dan intervensi</w:t>
      </w:r>
      <w:r w:rsidR="000657B1" w:rsidRPr="009401E3">
        <w:rPr>
          <w:rFonts w:cs="Times New Roman"/>
          <w:szCs w:val="24"/>
        </w:rPr>
        <w:t xml:space="preserve"> dalam rangka peningkatan tindakan pencegahan stunting dan dapat menjadi bahan masuka</w:t>
      </w:r>
      <w:r w:rsidR="007356E3" w:rsidRPr="009401E3">
        <w:rPr>
          <w:rFonts w:cs="Times New Roman"/>
          <w:szCs w:val="24"/>
        </w:rPr>
        <w:t>n untuk lebih memotivasi puskes</w:t>
      </w:r>
      <w:r w:rsidR="000657B1" w:rsidRPr="009401E3">
        <w:rPr>
          <w:rFonts w:cs="Times New Roman"/>
          <w:szCs w:val="24"/>
        </w:rPr>
        <w:t>m</w:t>
      </w:r>
      <w:r w:rsidR="007356E3" w:rsidRPr="009401E3">
        <w:rPr>
          <w:rFonts w:cs="Times New Roman"/>
          <w:szCs w:val="24"/>
        </w:rPr>
        <w:t>a</w:t>
      </w:r>
      <w:r w:rsidR="000657B1" w:rsidRPr="009401E3">
        <w:rPr>
          <w:rFonts w:cs="Times New Roman"/>
          <w:szCs w:val="24"/>
        </w:rPr>
        <w:t>s dalam melakukan pelaksanaan kegiatan promosi kesehatan dalam pencegahan stunting.</w:t>
      </w:r>
    </w:p>
    <w:p w:rsidR="00675BCF" w:rsidRPr="009401E3" w:rsidRDefault="000D0503" w:rsidP="001156F3">
      <w:pPr>
        <w:pStyle w:val="ListParagraph"/>
        <w:numPr>
          <w:ilvl w:val="0"/>
          <w:numId w:val="4"/>
        </w:numPr>
        <w:spacing w:after="0" w:line="360" w:lineRule="auto"/>
        <w:ind w:left="851" w:hanging="284"/>
        <w:rPr>
          <w:rFonts w:cs="Times New Roman"/>
          <w:b/>
          <w:szCs w:val="24"/>
        </w:rPr>
      </w:pPr>
      <w:r w:rsidRPr="009401E3">
        <w:rPr>
          <w:rFonts w:cs="Times New Roman"/>
          <w:b/>
          <w:szCs w:val="24"/>
        </w:rPr>
        <w:t>Kader Kesehatan</w:t>
      </w:r>
    </w:p>
    <w:p w:rsidR="00503E16" w:rsidRPr="009401E3" w:rsidRDefault="007356E3" w:rsidP="001156F3">
      <w:pPr>
        <w:pStyle w:val="ListParagraph"/>
        <w:spacing w:after="0" w:line="360" w:lineRule="auto"/>
        <w:ind w:left="851" w:firstLine="567"/>
        <w:rPr>
          <w:rFonts w:cs="Times New Roman"/>
          <w:szCs w:val="24"/>
        </w:rPr>
      </w:pPr>
      <w:r w:rsidRPr="009401E3">
        <w:rPr>
          <w:rFonts w:cs="Times New Roman"/>
          <w:szCs w:val="24"/>
        </w:rPr>
        <w:t>Diharapkan hasil penelitian ini dapat dijadikan masukan bagi pihak promosi kesehatan</w:t>
      </w:r>
      <w:r w:rsidR="009B5B04" w:rsidRPr="009401E3">
        <w:rPr>
          <w:rFonts w:cs="Times New Roman"/>
          <w:szCs w:val="24"/>
        </w:rPr>
        <w:t xml:space="preserve"> yaitu kader kesehatan</w:t>
      </w:r>
      <w:r w:rsidR="005F64BA">
        <w:rPr>
          <w:rFonts w:cs="Times New Roman"/>
          <w:szCs w:val="24"/>
        </w:rPr>
        <w:t xml:space="preserve"> di</w:t>
      </w:r>
      <w:r w:rsidR="009B5B04" w:rsidRPr="009401E3">
        <w:rPr>
          <w:rFonts w:cs="Times New Roman"/>
          <w:szCs w:val="24"/>
        </w:rPr>
        <w:t xml:space="preserve"> </w:t>
      </w:r>
      <w:r w:rsidRPr="009401E3">
        <w:rPr>
          <w:rFonts w:cs="Times New Roman"/>
          <w:szCs w:val="24"/>
        </w:rPr>
        <w:t xml:space="preserve">Puskesmas Pacet terkait dengan pengoptimalisasi </w:t>
      </w:r>
      <w:r w:rsidR="00C75E97">
        <w:rPr>
          <w:rFonts w:cs="Times New Roman"/>
          <w:szCs w:val="24"/>
        </w:rPr>
        <w:t>strategi</w:t>
      </w:r>
      <w:r w:rsidRPr="009401E3">
        <w:rPr>
          <w:rFonts w:cs="Times New Roman"/>
          <w:szCs w:val="24"/>
        </w:rPr>
        <w:t xml:space="preserve"> promosi kesehatan dalam pencegahan stunting yang ada.</w:t>
      </w:r>
    </w:p>
    <w:p w:rsidR="00994708" w:rsidRDefault="00994708" w:rsidP="001156F3">
      <w:pPr>
        <w:spacing w:after="0" w:line="360" w:lineRule="auto"/>
        <w:jc w:val="center"/>
        <w:rPr>
          <w:rFonts w:cs="Times New Roman"/>
          <w:b/>
          <w:szCs w:val="24"/>
          <w:lang w:val="en-US"/>
        </w:rPr>
      </w:pPr>
    </w:p>
    <w:sectPr w:rsidR="00994708" w:rsidSect="00780799">
      <w:headerReference w:type="default" r:id="rId9"/>
      <w:footerReference w:type="default" r:id="rId10"/>
      <w:footerReference w:type="first" r:id="rId11"/>
      <w:pgSz w:w="11906" w:h="16838"/>
      <w:pgMar w:top="1701"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5F61" w:rsidRDefault="00E75F61" w:rsidP="003B527D">
      <w:pPr>
        <w:spacing w:after="0" w:line="240" w:lineRule="auto"/>
      </w:pPr>
      <w:r>
        <w:separator/>
      </w:r>
    </w:p>
  </w:endnote>
  <w:endnote w:type="continuationSeparator" w:id="0">
    <w:p w:rsidR="00E75F61" w:rsidRDefault="00E75F61" w:rsidP="003B52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C8A" w:rsidRDefault="009D2C8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8696143"/>
      <w:docPartObj>
        <w:docPartGallery w:val="Page Numbers (Bottom of Page)"/>
        <w:docPartUnique/>
      </w:docPartObj>
    </w:sdtPr>
    <w:sdtEndPr>
      <w:rPr>
        <w:noProof/>
      </w:rPr>
    </w:sdtEndPr>
    <w:sdtContent>
      <w:p w:rsidR="00780799" w:rsidRDefault="00780799">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780799" w:rsidRDefault="007807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5F61" w:rsidRDefault="00E75F61" w:rsidP="003B527D">
      <w:pPr>
        <w:spacing w:after="0" w:line="240" w:lineRule="auto"/>
      </w:pPr>
      <w:r>
        <w:separator/>
      </w:r>
    </w:p>
  </w:footnote>
  <w:footnote w:type="continuationSeparator" w:id="0">
    <w:p w:rsidR="00E75F61" w:rsidRDefault="00E75F61" w:rsidP="003B52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1542165"/>
      <w:docPartObj>
        <w:docPartGallery w:val="Page Numbers (Top of Page)"/>
        <w:docPartUnique/>
      </w:docPartObj>
    </w:sdtPr>
    <w:sdtEndPr>
      <w:rPr>
        <w:noProof/>
      </w:rPr>
    </w:sdtEndPr>
    <w:sdtContent>
      <w:p w:rsidR="009D2C8A" w:rsidRDefault="009D2C8A">
        <w:pPr>
          <w:pStyle w:val="Header"/>
          <w:jc w:val="right"/>
        </w:pPr>
        <w:r>
          <w:fldChar w:fldCharType="begin"/>
        </w:r>
        <w:r>
          <w:instrText xml:space="preserve"> PAGE   \* MERGEFORMAT </w:instrText>
        </w:r>
        <w:r>
          <w:fldChar w:fldCharType="separate"/>
        </w:r>
        <w:r w:rsidR="00780799">
          <w:rPr>
            <w:noProof/>
          </w:rPr>
          <w:t>6</w:t>
        </w:r>
        <w:r>
          <w:rPr>
            <w:noProof/>
          </w:rPr>
          <w:fldChar w:fldCharType="end"/>
        </w:r>
      </w:p>
    </w:sdtContent>
  </w:sdt>
  <w:p w:rsidR="009D2C8A" w:rsidRDefault="009D2C8A">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12E18"/>
    <w:multiLevelType w:val="hybridMultilevel"/>
    <w:tmpl w:val="0A745004"/>
    <w:lvl w:ilvl="0" w:tplc="0421000F">
      <w:start w:val="1"/>
      <w:numFmt w:val="decimal"/>
      <w:lvlText w:val="%1."/>
      <w:lvlJc w:val="left"/>
      <w:pPr>
        <w:ind w:left="186" w:hanging="360"/>
      </w:pPr>
    </w:lvl>
    <w:lvl w:ilvl="1" w:tplc="04210019" w:tentative="1">
      <w:start w:val="1"/>
      <w:numFmt w:val="lowerLetter"/>
      <w:lvlText w:val="%2."/>
      <w:lvlJc w:val="left"/>
      <w:pPr>
        <w:ind w:left="906" w:hanging="360"/>
      </w:pPr>
    </w:lvl>
    <w:lvl w:ilvl="2" w:tplc="0421001B" w:tentative="1">
      <w:start w:val="1"/>
      <w:numFmt w:val="lowerRoman"/>
      <w:lvlText w:val="%3."/>
      <w:lvlJc w:val="right"/>
      <w:pPr>
        <w:ind w:left="1626" w:hanging="180"/>
      </w:pPr>
    </w:lvl>
    <w:lvl w:ilvl="3" w:tplc="0421000F" w:tentative="1">
      <w:start w:val="1"/>
      <w:numFmt w:val="decimal"/>
      <w:lvlText w:val="%4."/>
      <w:lvlJc w:val="left"/>
      <w:pPr>
        <w:ind w:left="2346" w:hanging="360"/>
      </w:pPr>
    </w:lvl>
    <w:lvl w:ilvl="4" w:tplc="04210019" w:tentative="1">
      <w:start w:val="1"/>
      <w:numFmt w:val="lowerLetter"/>
      <w:lvlText w:val="%5."/>
      <w:lvlJc w:val="left"/>
      <w:pPr>
        <w:ind w:left="3066" w:hanging="360"/>
      </w:pPr>
    </w:lvl>
    <w:lvl w:ilvl="5" w:tplc="0421001B" w:tentative="1">
      <w:start w:val="1"/>
      <w:numFmt w:val="lowerRoman"/>
      <w:lvlText w:val="%6."/>
      <w:lvlJc w:val="right"/>
      <w:pPr>
        <w:ind w:left="3786" w:hanging="180"/>
      </w:pPr>
    </w:lvl>
    <w:lvl w:ilvl="6" w:tplc="0421000F" w:tentative="1">
      <w:start w:val="1"/>
      <w:numFmt w:val="decimal"/>
      <w:lvlText w:val="%7."/>
      <w:lvlJc w:val="left"/>
      <w:pPr>
        <w:ind w:left="4506" w:hanging="360"/>
      </w:pPr>
    </w:lvl>
    <w:lvl w:ilvl="7" w:tplc="04210019" w:tentative="1">
      <w:start w:val="1"/>
      <w:numFmt w:val="lowerLetter"/>
      <w:lvlText w:val="%8."/>
      <w:lvlJc w:val="left"/>
      <w:pPr>
        <w:ind w:left="5226" w:hanging="360"/>
      </w:pPr>
    </w:lvl>
    <w:lvl w:ilvl="8" w:tplc="0421001B" w:tentative="1">
      <w:start w:val="1"/>
      <w:numFmt w:val="lowerRoman"/>
      <w:lvlText w:val="%9."/>
      <w:lvlJc w:val="right"/>
      <w:pPr>
        <w:ind w:left="5946" w:hanging="180"/>
      </w:pPr>
    </w:lvl>
  </w:abstractNum>
  <w:abstractNum w:abstractNumId="1">
    <w:nsid w:val="01734356"/>
    <w:multiLevelType w:val="hybridMultilevel"/>
    <w:tmpl w:val="1B1EC780"/>
    <w:lvl w:ilvl="0" w:tplc="3692C6F0">
      <w:start w:val="1"/>
      <w:numFmt w:val="decimal"/>
      <w:lvlText w:val="(%1)"/>
      <w:lvlJc w:val="left"/>
      <w:pPr>
        <w:ind w:left="2705" w:hanging="360"/>
      </w:pPr>
      <w:rPr>
        <w:rFonts w:hint="default"/>
      </w:r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2">
    <w:nsid w:val="032A052F"/>
    <w:multiLevelType w:val="hybridMultilevel"/>
    <w:tmpl w:val="7A42C312"/>
    <w:lvl w:ilvl="0" w:tplc="04210017">
      <w:start w:val="1"/>
      <w:numFmt w:val="lowerLetter"/>
      <w:lvlText w:val="%1)"/>
      <w:lvlJc w:val="left"/>
      <w:pPr>
        <w:ind w:left="3141" w:hanging="360"/>
      </w:pPr>
    </w:lvl>
    <w:lvl w:ilvl="1" w:tplc="04210019" w:tentative="1">
      <w:start w:val="1"/>
      <w:numFmt w:val="lowerLetter"/>
      <w:lvlText w:val="%2."/>
      <w:lvlJc w:val="left"/>
      <w:pPr>
        <w:ind w:left="3861" w:hanging="360"/>
      </w:pPr>
    </w:lvl>
    <w:lvl w:ilvl="2" w:tplc="0421001B" w:tentative="1">
      <w:start w:val="1"/>
      <w:numFmt w:val="lowerRoman"/>
      <w:lvlText w:val="%3."/>
      <w:lvlJc w:val="right"/>
      <w:pPr>
        <w:ind w:left="4581" w:hanging="180"/>
      </w:pPr>
    </w:lvl>
    <w:lvl w:ilvl="3" w:tplc="0421000F" w:tentative="1">
      <w:start w:val="1"/>
      <w:numFmt w:val="decimal"/>
      <w:lvlText w:val="%4."/>
      <w:lvlJc w:val="left"/>
      <w:pPr>
        <w:ind w:left="5301" w:hanging="360"/>
      </w:pPr>
    </w:lvl>
    <w:lvl w:ilvl="4" w:tplc="04210019" w:tentative="1">
      <w:start w:val="1"/>
      <w:numFmt w:val="lowerLetter"/>
      <w:lvlText w:val="%5."/>
      <w:lvlJc w:val="left"/>
      <w:pPr>
        <w:ind w:left="6021" w:hanging="360"/>
      </w:pPr>
    </w:lvl>
    <w:lvl w:ilvl="5" w:tplc="0421001B" w:tentative="1">
      <w:start w:val="1"/>
      <w:numFmt w:val="lowerRoman"/>
      <w:lvlText w:val="%6."/>
      <w:lvlJc w:val="right"/>
      <w:pPr>
        <w:ind w:left="6741" w:hanging="180"/>
      </w:pPr>
    </w:lvl>
    <w:lvl w:ilvl="6" w:tplc="0421000F" w:tentative="1">
      <w:start w:val="1"/>
      <w:numFmt w:val="decimal"/>
      <w:lvlText w:val="%7."/>
      <w:lvlJc w:val="left"/>
      <w:pPr>
        <w:ind w:left="7461" w:hanging="360"/>
      </w:pPr>
    </w:lvl>
    <w:lvl w:ilvl="7" w:tplc="04210019" w:tentative="1">
      <w:start w:val="1"/>
      <w:numFmt w:val="lowerLetter"/>
      <w:lvlText w:val="%8."/>
      <w:lvlJc w:val="left"/>
      <w:pPr>
        <w:ind w:left="8181" w:hanging="360"/>
      </w:pPr>
    </w:lvl>
    <w:lvl w:ilvl="8" w:tplc="0421001B" w:tentative="1">
      <w:start w:val="1"/>
      <w:numFmt w:val="lowerRoman"/>
      <w:lvlText w:val="%9."/>
      <w:lvlJc w:val="right"/>
      <w:pPr>
        <w:ind w:left="8901" w:hanging="180"/>
      </w:pPr>
    </w:lvl>
  </w:abstractNum>
  <w:abstractNum w:abstractNumId="3">
    <w:nsid w:val="048170AB"/>
    <w:multiLevelType w:val="hybridMultilevel"/>
    <w:tmpl w:val="687A8864"/>
    <w:lvl w:ilvl="0" w:tplc="3692C6F0">
      <w:start w:val="1"/>
      <w:numFmt w:val="decimal"/>
      <w:lvlText w:val="(%1)"/>
      <w:lvlJc w:val="left"/>
      <w:pPr>
        <w:ind w:left="1920"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
    <w:nsid w:val="05292A58"/>
    <w:multiLevelType w:val="hybridMultilevel"/>
    <w:tmpl w:val="5CF6AA7E"/>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nsid w:val="05860568"/>
    <w:multiLevelType w:val="hybridMultilevel"/>
    <w:tmpl w:val="262EF7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6395BE8"/>
    <w:multiLevelType w:val="hybridMultilevel"/>
    <w:tmpl w:val="7E421AB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8C52DFA"/>
    <w:multiLevelType w:val="hybridMultilevel"/>
    <w:tmpl w:val="8DEACC16"/>
    <w:lvl w:ilvl="0" w:tplc="04210017">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8">
    <w:nsid w:val="0A6033BC"/>
    <w:multiLevelType w:val="hybridMultilevel"/>
    <w:tmpl w:val="F36C03C2"/>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0A8A7C4F"/>
    <w:multiLevelType w:val="hybridMultilevel"/>
    <w:tmpl w:val="73C4AA78"/>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0AAE773D"/>
    <w:multiLevelType w:val="hybridMultilevel"/>
    <w:tmpl w:val="4714447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0E4639B2"/>
    <w:multiLevelType w:val="hybridMultilevel"/>
    <w:tmpl w:val="215043F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nsid w:val="100E25B9"/>
    <w:multiLevelType w:val="hybridMultilevel"/>
    <w:tmpl w:val="DE7263FA"/>
    <w:lvl w:ilvl="0" w:tplc="DD48A9E6">
      <w:start w:val="1"/>
      <w:numFmt w:val="lowerLetter"/>
      <w:lvlText w:val="(%1)"/>
      <w:lvlJc w:val="left"/>
      <w:pPr>
        <w:ind w:left="2421" w:hanging="360"/>
      </w:pPr>
      <w:rPr>
        <w:rFonts w:hint="default"/>
      </w:rPr>
    </w:lvl>
    <w:lvl w:ilvl="1" w:tplc="DD48A9E6">
      <w:start w:val="1"/>
      <w:numFmt w:val="lowerLetter"/>
      <w:lvlText w:val="(%2)"/>
      <w:lvlJc w:val="left"/>
      <w:pPr>
        <w:ind w:left="3141" w:hanging="360"/>
      </w:pPr>
      <w:rPr>
        <w:rFonts w:hint="default"/>
      </w:r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3">
    <w:nsid w:val="102B6797"/>
    <w:multiLevelType w:val="hybridMultilevel"/>
    <w:tmpl w:val="B98A5E9C"/>
    <w:lvl w:ilvl="0" w:tplc="04210019">
      <w:start w:val="1"/>
      <w:numFmt w:val="lowerLetter"/>
      <w:lvlText w:val="%1."/>
      <w:lvlJc w:val="left"/>
      <w:pPr>
        <w:ind w:left="2138" w:hanging="360"/>
      </w:pPr>
      <w:rPr>
        <w:rFonts w:hint="default"/>
      </w:rPr>
    </w:lvl>
    <w:lvl w:ilvl="1" w:tplc="60481BD4">
      <w:numFmt w:val="bullet"/>
      <w:lvlText w:val="•"/>
      <w:lvlJc w:val="left"/>
      <w:pPr>
        <w:ind w:left="2858" w:hanging="360"/>
      </w:pPr>
      <w:rPr>
        <w:rFonts w:ascii="Times New Roman" w:eastAsiaTheme="minorHAnsi" w:hAnsi="Times New Roman" w:cs="Times New Roman" w:hint="default"/>
      </w:r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4">
    <w:nsid w:val="103E5746"/>
    <w:multiLevelType w:val="hybridMultilevel"/>
    <w:tmpl w:val="8DEACC16"/>
    <w:lvl w:ilvl="0" w:tplc="04210017">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5">
    <w:nsid w:val="10A2487A"/>
    <w:multiLevelType w:val="hybridMultilevel"/>
    <w:tmpl w:val="44A0FB8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nsid w:val="11C26D8D"/>
    <w:multiLevelType w:val="hybridMultilevel"/>
    <w:tmpl w:val="0A745004"/>
    <w:lvl w:ilvl="0" w:tplc="0421000F">
      <w:start w:val="1"/>
      <w:numFmt w:val="decimal"/>
      <w:lvlText w:val="%1."/>
      <w:lvlJc w:val="left"/>
      <w:pPr>
        <w:ind w:left="186" w:hanging="360"/>
      </w:pPr>
    </w:lvl>
    <w:lvl w:ilvl="1" w:tplc="04210019" w:tentative="1">
      <w:start w:val="1"/>
      <w:numFmt w:val="lowerLetter"/>
      <w:lvlText w:val="%2."/>
      <w:lvlJc w:val="left"/>
      <w:pPr>
        <w:ind w:left="906" w:hanging="360"/>
      </w:pPr>
    </w:lvl>
    <w:lvl w:ilvl="2" w:tplc="0421001B" w:tentative="1">
      <w:start w:val="1"/>
      <w:numFmt w:val="lowerRoman"/>
      <w:lvlText w:val="%3."/>
      <w:lvlJc w:val="right"/>
      <w:pPr>
        <w:ind w:left="1626" w:hanging="180"/>
      </w:pPr>
    </w:lvl>
    <w:lvl w:ilvl="3" w:tplc="0421000F" w:tentative="1">
      <w:start w:val="1"/>
      <w:numFmt w:val="decimal"/>
      <w:lvlText w:val="%4."/>
      <w:lvlJc w:val="left"/>
      <w:pPr>
        <w:ind w:left="2346" w:hanging="360"/>
      </w:pPr>
    </w:lvl>
    <w:lvl w:ilvl="4" w:tplc="04210019" w:tentative="1">
      <w:start w:val="1"/>
      <w:numFmt w:val="lowerLetter"/>
      <w:lvlText w:val="%5."/>
      <w:lvlJc w:val="left"/>
      <w:pPr>
        <w:ind w:left="3066" w:hanging="360"/>
      </w:pPr>
    </w:lvl>
    <w:lvl w:ilvl="5" w:tplc="0421001B" w:tentative="1">
      <w:start w:val="1"/>
      <w:numFmt w:val="lowerRoman"/>
      <w:lvlText w:val="%6."/>
      <w:lvlJc w:val="right"/>
      <w:pPr>
        <w:ind w:left="3786" w:hanging="180"/>
      </w:pPr>
    </w:lvl>
    <w:lvl w:ilvl="6" w:tplc="0421000F" w:tentative="1">
      <w:start w:val="1"/>
      <w:numFmt w:val="decimal"/>
      <w:lvlText w:val="%7."/>
      <w:lvlJc w:val="left"/>
      <w:pPr>
        <w:ind w:left="4506" w:hanging="360"/>
      </w:pPr>
    </w:lvl>
    <w:lvl w:ilvl="7" w:tplc="04210019" w:tentative="1">
      <w:start w:val="1"/>
      <w:numFmt w:val="lowerLetter"/>
      <w:lvlText w:val="%8."/>
      <w:lvlJc w:val="left"/>
      <w:pPr>
        <w:ind w:left="5226" w:hanging="360"/>
      </w:pPr>
    </w:lvl>
    <w:lvl w:ilvl="8" w:tplc="0421001B" w:tentative="1">
      <w:start w:val="1"/>
      <w:numFmt w:val="lowerRoman"/>
      <w:lvlText w:val="%9."/>
      <w:lvlJc w:val="right"/>
      <w:pPr>
        <w:ind w:left="5946" w:hanging="180"/>
      </w:pPr>
    </w:lvl>
  </w:abstractNum>
  <w:abstractNum w:abstractNumId="17">
    <w:nsid w:val="12AA3218"/>
    <w:multiLevelType w:val="hybridMultilevel"/>
    <w:tmpl w:val="1076E21E"/>
    <w:lvl w:ilvl="0" w:tplc="3692C6F0">
      <w:start w:val="1"/>
      <w:numFmt w:val="decimal"/>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8">
    <w:nsid w:val="14D442C1"/>
    <w:multiLevelType w:val="hybridMultilevel"/>
    <w:tmpl w:val="262EF7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15F63AF2"/>
    <w:multiLevelType w:val="hybridMultilevel"/>
    <w:tmpl w:val="EF902CB8"/>
    <w:lvl w:ilvl="0" w:tplc="0421000F">
      <w:start w:val="1"/>
      <w:numFmt w:val="decimal"/>
      <w:lvlText w:val="%1."/>
      <w:lvlJc w:val="left"/>
      <w:pPr>
        <w:ind w:left="928"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6980404"/>
    <w:multiLevelType w:val="hybridMultilevel"/>
    <w:tmpl w:val="7236F4A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nsid w:val="174323C1"/>
    <w:multiLevelType w:val="hybridMultilevel"/>
    <w:tmpl w:val="262EF7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176A7D72"/>
    <w:multiLevelType w:val="hybridMultilevel"/>
    <w:tmpl w:val="7E421AB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18052B9D"/>
    <w:multiLevelType w:val="hybridMultilevel"/>
    <w:tmpl w:val="955E9AD6"/>
    <w:lvl w:ilvl="0" w:tplc="716E1990">
      <w:start w:val="1"/>
      <w:numFmt w:val="upperLetter"/>
      <w:pStyle w:val="Heading2"/>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19226930"/>
    <w:multiLevelType w:val="hybridMultilevel"/>
    <w:tmpl w:val="C0DAEA1E"/>
    <w:lvl w:ilvl="0" w:tplc="04210017">
      <w:start w:val="1"/>
      <w:numFmt w:val="lowerLetter"/>
      <w:lvlText w:val="%1)"/>
      <w:lvlJc w:val="left"/>
      <w:pPr>
        <w:ind w:left="1571" w:hanging="360"/>
      </w:pPr>
      <w:rPr>
        <w:rFonts w:hint="default"/>
        <w:b w:val="0"/>
        <w:i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5">
    <w:nsid w:val="1A06015B"/>
    <w:multiLevelType w:val="hybridMultilevel"/>
    <w:tmpl w:val="7E421AB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1A13744A"/>
    <w:multiLevelType w:val="hybridMultilevel"/>
    <w:tmpl w:val="262EF7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1B9D1A7B"/>
    <w:multiLevelType w:val="hybridMultilevel"/>
    <w:tmpl w:val="9634B7F6"/>
    <w:lvl w:ilvl="0" w:tplc="04210011">
      <w:start w:val="1"/>
      <w:numFmt w:val="decimal"/>
      <w:lvlText w:val="%1)"/>
      <w:lvlJc w:val="left"/>
      <w:pPr>
        <w:ind w:left="1287" w:hanging="360"/>
      </w:pPr>
    </w:lvl>
    <w:lvl w:ilvl="1" w:tplc="FCBEA862">
      <w:numFmt w:val="bullet"/>
      <w:lvlText w:val="•"/>
      <w:lvlJc w:val="left"/>
      <w:pPr>
        <w:ind w:left="2367" w:hanging="720"/>
      </w:pPr>
      <w:rPr>
        <w:rFonts w:ascii="Times New Roman" w:eastAsiaTheme="minorHAnsi" w:hAnsi="Times New Roman" w:cs="Times New Roman" w:hint="default"/>
      </w:r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nsid w:val="1BF825DB"/>
    <w:multiLevelType w:val="hybridMultilevel"/>
    <w:tmpl w:val="7236F4A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nsid w:val="1D11495D"/>
    <w:multiLevelType w:val="hybridMultilevel"/>
    <w:tmpl w:val="14CC5BA2"/>
    <w:lvl w:ilvl="0" w:tplc="554CD46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nsid w:val="1E5A19BF"/>
    <w:multiLevelType w:val="hybridMultilevel"/>
    <w:tmpl w:val="D32CFB7A"/>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1">
    <w:nsid w:val="1F22140D"/>
    <w:multiLevelType w:val="hybridMultilevel"/>
    <w:tmpl w:val="ED267FB0"/>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nsid w:val="1F926D16"/>
    <w:multiLevelType w:val="hybridMultilevel"/>
    <w:tmpl w:val="6B5E7C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202B39F3"/>
    <w:multiLevelType w:val="hybridMultilevel"/>
    <w:tmpl w:val="E8B40866"/>
    <w:lvl w:ilvl="0" w:tplc="B2AE4BC4">
      <w:start w:val="1"/>
      <w:numFmt w:val="decimal"/>
      <w:lvlText w:val="%1)"/>
      <w:lvlJc w:val="left"/>
      <w:pPr>
        <w:ind w:left="1571" w:hanging="360"/>
      </w:pPr>
      <w:rPr>
        <w:b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4">
    <w:nsid w:val="22025B5F"/>
    <w:multiLevelType w:val="hybridMultilevel"/>
    <w:tmpl w:val="262EF7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222A6694"/>
    <w:multiLevelType w:val="multilevel"/>
    <w:tmpl w:val="E2D47FA8"/>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nsid w:val="24323FED"/>
    <w:multiLevelType w:val="hybridMultilevel"/>
    <w:tmpl w:val="262EF7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25E877A0"/>
    <w:multiLevelType w:val="hybridMultilevel"/>
    <w:tmpl w:val="E8B40866"/>
    <w:lvl w:ilvl="0" w:tplc="B2AE4BC4">
      <w:start w:val="1"/>
      <w:numFmt w:val="decimal"/>
      <w:lvlText w:val="%1)"/>
      <w:lvlJc w:val="left"/>
      <w:pPr>
        <w:ind w:left="1571" w:hanging="360"/>
      </w:pPr>
      <w:rPr>
        <w:b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8">
    <w:nsid w:val="26C467F1"/>
    <w:multiLevelType w:val="hybridMultilevel"/>
    <w:tmpl w:val="48DEBEBE"/>
    <w:lvl w:ilvl="0" w:tplc="BAB43944">
      <w:start w:val="1"/>
      <w:numFmt w:val="decimal"/>
      <w:pStyle w:val="Heading3"/>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27CB45C2"/>
    <w:multiLevelType w:val="hybridMultilevel"/>
    <w:tmpl w:val="899EFA7A"/>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0">
    <w:nsid w:val="2805751D"/>
    <w:multiLevelType w:val="multilevel"/>
    <w:tmpl w:val="7354EA5C"/>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nsid w:val="293879CF"/>
    <w:multiLevelType w:val="hybridMultilevel"/>
    <w:tmpl w:val="1BDE6010"/>
    <w:lvl w:ilvl="0" w:tplc="0421000F">
      <w:start w:val="1"/>
      <w:numFmt w:val="decimal"/>
      <w:lvlText w:val="%1."/>
      <w:lvlJc w:val="left"/>
      <w:pPr>
        <w:ind w:left="502"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29C7016B"/>
    <w:multiLevelType w:val="hybridMultilevel"/>
    <w:tmpl w:val="2CC6120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2B60318B"/>
    <w:multiLevelType w:val="multilevel"/>
    <w:tmpl w:val="33BADFE0"/>
    <w:lvl w:ilvl="0">
      <w:start w:val="1"/>
      <w:numFmt w:val="decimal"/>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4">
    <w:nsid w:val="2BFD343C"/>
    <w:multiLevelType w:val="hybridMultilevel"/>
    <w:tmpl w:val="7A42C312"/>
    <w:lvl w:ilvl="0" w:tplc="04210017">
      <w:start w:val="1"/>
      <w:numFmt w:val="lowerLetter"/>
      <w:lvlText w:val="%1)"/>
      <w:lvlJc w:val="left"/>
      <w:pPr>
        <w:ind w:left="3141" w:hanging="360"/>
      </w:pPr>
    </w:lvl>
    <w:lvl w:ilvl="1" w:tplc="04210019" w:tentative="1">
      <w:start w:val="1"/>
      <w:numFmt w:val="lowerLetter"/>
      <w:lvlText w:val="%2."/>
      <w:lvlJc w:val="left"/>
      <w:pPr>
        <w:ind w:left="3861" w:hanging="360"/>
      </w:pPr>
    </w:lvl>
    <w:lvl w:ilvl="2" w:tplc="0421001B" w:tentative="1">
      <w:start w:val="1"/>
      <w:numFmt w:val="lowerRoman"/>
      <w:lvlText w:val="%3."/>
      <w:lvlJc w:val="right"/>
      <w:pPr>
        <w:ind w:left="4581" w:hanging="180"/>
      </w:pPr>
    </w:lvl>
    <w:lvl w:ilvl="3" w:tplc="0421000F" w:tentative="1">
      <w:start w:val="1"/>
      <w:numFmt w:val="decimal"/>
      <w:lvlText w:val="%4."/>
      <w:lvlJc w:val="left"/>
      <w:pPr>
        <w:ind w:left="5301" w:hanging="360"/>
      </w:pPr>
    </w:lvl>
    <w:lvl w:ilvl="4" w:tplc="04210019" w:tentative="1">
      <w:start w:val="1"/>
      <w:numFmt w:val="lowerLetter"/>
      <w:lvlText w:val="%5."/>
      <w:lvlJc w:val="left"/>
      <w:pPr>
        <w:ind w:left="6021" w:hanging="360"/>
      </w:pPr>
    </w:lvl>
    <w:lvl w:ilvl="5" w:tplc="0421001B" w:tentative="1">
      <w:start w:val="1"/>
      <w:numFmt w:val="lowerRoman"/>
      <w:lvlText w:val="%6."/>
      <w:lvlJc w:val="right"/>
      <w:pPr>
        <w:ind w:left="6741" w:hanging="180"/>
      </w:pPr>
    </w:lvl>
    <w:lvl w:ilvl="6" w:tplc="0421000F" w:tentative="1">
      <w:start w:val="1"/>
      <w:numFmt w:val="decimal"/>
      <w:lvlText w:val="%7."/>
      <w:lvlJc w:val="left"/>
      <w:pPr>
        <w:ind w:left="7461" w:hanging="360"/>
      </w:pPr>
    </w:lvl>
    <w:lvl w:ilvl="7" w:tplc="04210019" w:tentative="1">
      <w:start w:val="1"/>
      <w:numFmt w:val="lowerLetter"/>
      <w:lvlText w:val="%8."/>
      <w:lvlJc w:val="left"/>
      <w:pPr>
        <w:ind w:left="8181" w:hanging="360"/>
      </w:pPr>
    </w:lvl>
    <w:lvl w:ilvl="8" w:tplc="0421001B" w:tentative="1">
      <w:start w:val="1"/>
      <w:numFmt w:val="lowerRoman"/>
      <w:lvlText w:val="%9."/>
      <w:lvlJc w:val="right"/>
      <w:pPr>
        <w:ind w:left="8901" w:hanging="180"/>
      </w:pPr>
    </w:lvl>
  </w:abstractNum>
  <w:abstractNum w:abstractNumId="45">
    <w:nsid w:val="2E147AFD"/>
    <w:multiLevelType w:val="hybridMultilevel"/>
    <w:tmpl w:val="753268CA"/>
    <w:lvl w:ilvl="0" w:tplc="04210019">
      <w:start w:val="1"/>
      <w:numFmt w:val="lowerLetter"/>
      <w:lvlText w:val="%1."/>
      <w:lvlJc w:val="left"/>
      <w:pPr>
        <w:ind w:left="1571" w:hanging="360"/>
      </w:pPr>
      <w:rPr>
        <w:rFonts w:hint="default"/>
        <w:b w:val="0"/>
        <w:i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6">
    <w:nsid w:val="2EAE7B3A"/>
    <w:multiLevelType w:val="hybridMultilevel"/>
    <w:tmpl w:val="F36C03C2"/>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7">
    <w:nsid w:val="2F6751DE"/>
    <w:multiLevelType w:val="hybridMultilevel"/>
    <w:tmpl w:val="01F2FE1E"/>
    <w:lvl w:ilvl="0" w:tplc="04210017">
      <w:start w:val="1"/>
      <w:numFmt w:val="lowerLetter"/>
      <w:lvlText w:val="%1)"/>
      <w:lvlJc w:val="left"/>
      <w:pPr>
        <w:ind w:left="2421" w:hanging="360"/>
      </w:pPr>
    </w:lvl>
    <w:lvl w:ilvl="1" w:tplc="04210017">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8">
    <w:nsid w:val="2F8F32DC"/>
    <w:multiLevelType w:val="hybridMultilevel"/>
    <w:tmpl w:val="9634B7F6"/>
    <w:lvl w:ilvl="0" w:tplc="04210011">
      <w:start w:val="1"/>
      <w:numFmt w:val="decimal"/>
      <w:lvlText w:val="%1)"/>
      <w:lvlJc w:val="left"/>
      <w:pPr>
        <w:ind w:left="1287" w:hanging="360"/>
      </w:pPr>
    </w:lvl>
    <w:lvl w:ilvl="1" w:tplc="FCBEA862">
      <w:numFmt w:val="bullet"/>
      <w:lvlText w:val="•"/>
      <w:lvlJc w:val="left"/>
      <w:pPr>
        <w:ind w:left="2367" w:hanging="720"/>
      </w:pPr>
      <w:rPr>
        <w:rFonts w:ascii="Times New Roman" w:eastAsiaTheme="minorHAnsi" w:hAnsi="Times New Roman" w:cs="Times New Roman" w:hint="default"/>
      </w:r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9">
    <w:nsid w:val="30DC3000"/>
    <w:multiLevelType w:val="hybridMultilevel"/>
    <w:tmpl w:val="687A8864"/>
    <w:lvl w:ilvl="0" w:tplc="3692C6F0">
      <w:start w:val="1"/>
      <w:numFmt w:val="decimal"/>
      <w:lvlText w:val="(%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50">
    <w:nsid w:val="322901B7"/>
    <w:multiLevelType w:val="hybridMultilevel"/>
    <w:tmpl w:val="1F9AAC58"/>
    <w:lvl w:ilvl="0" w:tplc="41BACF56">
      <w:start w:val="1"/>
      <w:numFmt w:val="decimal"/>
      <w:lvlText w:val="(%1)"/>
      <w:lvlJc w:val="left"/>
      <w:pPr>
        <w:ind w:left="2062" w:hanging="360"/>
      </w:pPr>
      <w:rPr>
        <w:rFonts w:hint="default"/>
        <w:i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51">
    <w:nsid w:val="338117DD"/>
    <w:multiLevelType w:val="multilevel"/>
    <w:tmpl w:val="E2D47FA8"/>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2">
    <w:nsid w:val="33E219AC"/>
    <w:multiLevelType w:val="hybridMultilevel"/>
    <w:tmpl w:val="60B4329E"/>
    <w:lvl w:ilvl="0" w:tplc="0421000F">
      <w:start w:val="1"/>
      <w:numFmt w:val="decimal"/>
      <w:lvlText w:val="%1."/>
      <w:lvlJc w:val="left"/>
      <w:pPr>
        <w:ind w:left="928" w:hanging="360"/>
      </w:pPr>
    </w:lvl>
    <w:lvl w:ilvl="1" w:tplc="04210019">
      <w:start w:val="1"/>
      <w:numFmt w:val="lowerLetter"/>
      <w:lvlText w:val="%2."/>
      <w:lvlJc w:val="left"/>
      <w:pPr>
        <w:ind w:left="1648" w:hanging="360"/>
      </w:pPr>
    </w:lvl>
    <w:lvl w:ilvl="2" w:tplc="0421001B">
      <w:start w:val="1"/>
      <w:numFmt w:val="lowerRoman"/>
      <w:lvlText w:val="%3."/>
      <w:lvlJc w:val="right"/>
      <w:pPr>
        <w:ind w:left="2368" w:hanging="180"/>
      </w:pPr>
    </w:lvl>
    <w:lvl w:ilvl="3" w:tplc="0421000F">
      <w:start w:val="1"/>
      <w:numFmt w:val="decimal"/>
      <w:lvlText w:val="%4."/>
      <w:lvlJc w:val="left"/>
      <w:pPr>
        <w:ind w:left="3088" w:hanging="360"/>
      </w:pPr>
    </w:lvl>
    <w:lvl w:ilvl="4" w:tplc="04210019">
      <w:start w:val="1"/>
      <w:numFmt w:val="lowerLetter"/>
      <w:lvlText w:val="%5."/>
      <w:lvlJc w:val="left"/>
      <w:pPr>
        <w:ind w:left="3808" w:hanging="360"/>
      </w:pPr>
    </w:lvl>
    <w:lvl w:ilvl="5" w:tplc="0421001B">
      <w:start w:val="1"/>
      <w:numFmt w:val="lowerRoman"/>
      <w:lvlText w:val="%6."/>
      <w:lvlJc w:val="right"/>
      <w:pPr>
        <w:ind w:left="4528" w:hanging="180"/>
      </w:pPr>
    </w:lvl>
    <w:lvl w:ilvl="6" w:tplc="0421000F">
      <w:start w:val="1"/>
      <w:numFmt w:val="decimal"/>
      <w:lvlText w:val="%7."/>
      <w:lvlJc w:val="left"/>
      <w:pPr>
        <w:ind w:left="5248" w:hanging="360"/>
      </w:pPr>
    </w:lvl>
    <w:lvl w:ilvl="7" w:tplc="04210019">
      <w:start w:val="1"/>
      <w:numFmt w:val="lowerLetter"/>
      <w:lvlText w:val="%8."/>
      <w:lvlJc w:val="left"/>
      <w:pPr>
        <w:ind w:left="5968" w:hanging="360"/>
      </w:pPr>
    </w:lvl>
    <w:lvl w:ilvl="8" w:tplc="0421001B">
      <w:start w:val="1"/>
      <w:numFmt w:val="lowerRoman"/>
      <w:lvlText w:val="%9."/>
      <w:lvlJc w:val="right"/>
      <w:pPr>
        <w:ind w:left="6688" w:hanging="180"/>
      </w:pPr>
    </w:lvl>
  </w:abstractNum>
  <w:abstractNum w:abstractNumId="53">
    <w:nsid w:val="36AD3EF7"/>
    <w:multiLevelType w:val="hybridMultilevel"/>
    <w:tmpl w:val="1292EAB0"/>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387B77F3"/>
    <w:multiLevelType w:val="hybridMultilevel"/>
    <w:tmpl w:val="7E421AB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389B40A4"/>
    <w:multiLevelType w:val="hybridMultilevel"/>
    <w:tmpl w:val="899EFA7A"/>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56">
    <w:nsid w:val="3949553A"/>
    <w:multiLevelType w:val="hybridMultilevel"/>
    <w:tmpl w:val="DAAC9E2E"/>
    <w:lvl w:ilvl="0" w:tplc="04210019">
      <w:start w:val="1"/>
      <w:numFmt w:val="lowerLetter"/>
      <w:lvlText w:val="%1."/>
      <w:lvlJc w:val="left"/>
      <w:pPr>
        <w:ind w:left="3141" w:hanging="360"/>
      </w:pPr>
    </w:lvl>
    <w:lvl w:ilvl="1" w:tplc="04210019" w:tentative="1">
      <w:start w:val="1"/>
      <w:numFmt w:val="lowerLetter"/>
      <w:lvlText w:val="%2."/>
      <w:lvlJc w:val="left"/>
      <w:pPr>
        <w:ind w:left="3861" w:hanging="360"/>
      </w:pPr>
    </w:lvl>
    <w:lvl w:ilvl="2" w:tplc="0421001B" w:tentative="1">
      <w:start w:val="1"/>
      <w:numFmt w:val="lowerRoman"/>
      <w:lvlText w:val="%3."/>
      <w:lvlJc w:val="right"/>
      <w:pPr>
        <w:ind w:left="4581" w:hanging="180"/>
      </w:pPr>
    </w:lvl>
    <w:lvl w:ilvl="3" w:tplc="0421000F" w:tentative="1">
      <w:start w:val="1"/>
      <w:numFmt w:val="decimal"/>
      <w:lvlText w:val="%4."/>
      <w:lvlJc w:val="left"/>
      <w:pPr>
        <w:ind w:left="5301" w:hanging="360"/>
      </w:pPr>
    </w:lvl>
    <w:lvl w:ilvl="4" w:tplc="04210019" w:tentative="1">
      <w:start w:val="1"/>
      <w:numFmt w:val="lowerLetter"/>
      <w:lvlText w:val="%5."/>
      <w:lvlJc w:val="left"/>
      <w:pPr>
        <w:ind w:left="6021" w:hanging="360"/>
      </w:pPr>
    </w:lvl>
    <w:lvl w:ilvl="5" w:tplc="0421001B" w:tentative="1">
      <w:start w:val="1"/>
      <w:numFmt w:val="lowerRoman"/>
      <w:lvlText w:val="%6."/>
      <w:lvlJc w:val="right"/>
      <w:pPr>
        <w:ind w:left="6741" w:hanging="180"/>
      </w:pPr>
    </w:lvl>
    <w:lvl w:ilvl="6" w:tplc="0421000F" w:tentative="1">
      <w:start w:val="1"/>
      <w:numFmt w:val="decimal"/>
      <w:lvlText w:val="%7."/>
      <w:lvlJc w:val="left"/>
      <w:pPr>
        <w:ind w:left="7461" w:hanging="360"/>
      </w:pPr>
    </w:lvl>
    <w:lvl w:ilvl="7" w:tplc="04210019" w:tentative="1">
      <w:start w:val="1"/>
      <w:numFmt w:val="lowerLetter"/>
      <w:lvlText w:val="%8."/>
      <w:lvlJc w:val="left"/>
      <w:pPr>
        <w:ind w:left="8181" w:hanging="360"/>
      </w:pPr>
    </w:lvl>
    <w:lvl w:ilvl="8" w:tplc="0421001B" w:tentative="1">
      <w:start w:val="1"/>
      <w:numFmt w:val="lowerRoman"/>
      <w:lvlText w:val="%9."/>
      <w:lvlJc w:val="right"/>
      <w:pPr>
        <w:ind w:left="8901" w:hanging="180"/>
      </w:pPr>
    </w:lvl>
  </w:abstractNum>
  <w:abstractNum w:abstractNumId="57">
    <w:nsid w:val="3C3C1D29"/>
    <w:multiLevelType w:val="hybridMultilevel"/>
    <w:tmpl w:val="BFB8794E"/>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8">
    <w:nsid w:val="3D83793E"/>
    <w:multiLevelType w:val="hybridMultilevel"/>
    <w:tmpl w:val="2368D658"/>
    <w:lvl w:ilvl="0" w:tplc="8EEEB7E6">
      <w:start w:val="6"/>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FAE3FFB"/>
    <w:multiLevelType w:val="hybridMultilevel"/>
    <w:tmpl w:val="6F6C12AE"/>
    <w:lvl w:ilvl="0" w:tplc="DD48A9E6">
      <w:start w:val="1"/>
      <w:numFmt w:val="lowerLetter"/>
      <w:lvlText w:val="(%1)"/>
      <w:lvlJc w:val="left"/>
      <w:pPr>
        <w:ind w:left="3141" w:hanging="360"/>
      </w:pPr>
      <w:rPr>
        <w:rFonts w:hint="default"/>
      </w:rPr>
    </w:lvl>
    <w:lvl w:ilvl="1" w:tplc="04210019" w:tentative="1">
      <w:start w:val="1"/>
      <w:numFmt w:val="lowerLetter"/>
      <w:lvlText w:val="%2."/>
      <w:lvlJc w:val="left"/>
      <w:pPr>
        <w:ind w:left="3861" w:hanging="360"/>
      </w:pPr>
    </w:lvl>
    <w:lvl w:ilvl="2" w:tplc="0421001B" w:tentative="1">
      <w:start w:val="1"/>
      <w:numFmt w:val="lowerRoman"/>
      <w:lvlText w:val="%3."/>
      <w:lvlJc w:val="right"/>
      <w:pPr>
        <w:ind w:left="4581" w:hanging="180"/>
      </w:pPr>
    </w:lvl>
    <w:lvl w:ilvl="3" w:tplc="0421000F" w:tentative="1">
      <w:start w:val="1"/>
      <w:numFmt w:val="decimal"/>
      <w:lvlText w:val="%4."/>
      <w:lvlJc w:val="left"/>
      <w:pPr>
        <w:ind w:left="5301" w:hanging="360"/>
      </w:pPr>
    </w:lvl>
    <w:lvl w:ilvl="4" w:tplc="04210019" w:tentative="1">
      <w:start w:val="1"/>
      <w:numFmt w:val="lowerLetter"/>
      <w:lvlText w:val="%5."/>
      <w:lvlJc w:val="left"/>
      <w:pPr>
        <w:ind w:left="6021" w:hanging="360"/>
      </w:pPr>
    </w:lvl>
    <w:lvl w:ilvl="5" w:tplc="0421001B" w:tentative="1">
      <w:start w:val="1"/>
      <w:numFmt w:val="lowerRoman"/>
      <w:lvlText w:val="%6."/>
      <w:lvlJc w:val="right"/>
      <w:pPr>
        <w:ind w:left="6741" w:hanging="180"/>
      </w:pPr>
    </w:lvl>
    <w:lvl w:ilvl="6" w:tplc="0421000F" w:tentative="1">
      <w:start w:val="1"/>
      <w:numFmt w:val="decimal"/>
      <w:lvlText w:val="%7."/>
      <w:lvlJc w:val="left"/>
      <w:pPr>
        <w:ind w:left="7461" w:hanging="360"/>
      </w:pPr>
    </w:lvl>
    <w:lvl w:ilvl="7" w:tplc="04210019" w:tentative="1">
      <w:start w:val="1"/>
      <w:numFmt w:val="lowerLetter"/>
      <w:lvlText w:val="%8."/>
      <w:lvlJc w:val="left"/>
      <w:pPr>
        <w:ind w:left="8181" w:hanging="360"/>
      </w:pPr>
    </w:lvl>
    <w:lvl w:ilvl="8" w:tplc="0421001B" w:tentative="1">
      <w:start w:val="1"/>
      <w:numFmt w:val="lowerRoman"/>
      <w:lvlText w:val="%9."/>
      <w:lvlJc w:val="right"/>
      <w:pPr>
        <w:ind w:left="8901" w:hanging="180"/>
      </w:pPr>
    </w:lvl>
  </w:abstractNum>
  <w:abstractNum w:abstractNumId="60">
    <w:nsid w:val="41D37694"/>
    <w:multiLevelType w:val="hybridMultilevel"/>
    <w:tmpl w:val="AFD89D12"/>
    <w:lvl w:ilvl="0" w:tplc="04210017">
      <w:start w:val="1"/>
      <w:numFmt w:val="lowerLetter"/>
      <w:lvlText w:val="%1)"/>
      <w:lvlJc w:val="left"/>
      <w:pPr>
        <w:ind w:left="3141" w:hanging="360"/>
      </w:pPr>
    </w:lvl>
    <w:lvl w:ilvl="1" w:tplc="04210019" w:tentative="1">
      <w:start w:val="1"/>
      <w:numFmt w:val="lowerLetter"/>
      <w:lvlText w:val="%2."/>
      <w:lvlJc w:val="left"/>
      <w:pPr>
        <w:ind w:left="3861" w:hanging="360"/>
      </w:pPr>
    </w:lvl>
    <w:lvl w:ilvl="2" w:tplc="0421001B" w:tentative="1">
      <w:start w:val="1"/>
      <w:numFmt w:val="lowerRoman"/>
      <w:lvlText w:val="%3."/>
      <w:lvlJc w:val="right"/>
      <w:pPr>
        <w:ind w:left="4581" w:hanging="180"/>
      </w:pPr>
    </w:lvl>
    <w:lvl w:ilvl="3" w:tplc="0421000F" w:tentative="1">
      <w:start w:val="1"/>
      <w:numFmt w:val="decimal"/>
      <w:lvlText w:val="%4."/>
      <w:lvlJc w:val="left"/>
      <w:pPr>
        <w:ind w:left="5301" w:hanging="360"/>
      </w:pPr>
    </w:lvl>
    <w:lvl w:ilvl="4" w:tplc="04210019" w:tentative="1">
      <w:start w:val="1"/>
      <w:numFmt w:val="lowerLetter"/>
      <w:lvlText w:val="%5."/>
      <w:lvlJc w:val="left"/>
      <w:pPr>
        <w:ind w:left="6021" w:hanging="360"/>
      </w:pPr>
    </w:lvl>
    <w:lvl w:ilvl="5" w:tplc="0421001B" w:tentative="1">
      <w:start w:val="1"/>
      <w:numFmt w:val="lowerRoman"/>
      <w:lvlText w:val="%6."/>
      <w:lvlJc w:val="right"/>
      <w:pPr>
        <w:ind w:left="6741" w:hanging="180"/>
      </w:pPr>
    </w:lvl>
    <w:lvl w:ilvl="6" w:tplc="0421000F" w:tentative="1">
      <w:start w:val="1"/>
      <w:numFmt w:val="decimal"/>
      <w:lvlText w:val="%7."/>
      <w:lvlJc w:val="left"/>
      <w:pPr>
        <w:ind w:left="7461" w:hanging="360"/>
      </w:pPr>
    </w:lvl>
    <w:lvl w:ilvl="7" w:tplc="04210019" w:tentative="1">
      <w:start w:val="1"/>
      <w:numFmt w:val="lowerLetter"/>
      <w:lvlText w:val="%8."/>
      <w:lvlJc w:val="left"/>
      <w:pPr>
        <w:ind w:left="8181" w:hanging="360"/>
      </w:pPr>
    </w:lvl>
    <w:lvl w:ilvl="8" w:tplc="0421001B" w:tentative="1">
      <w:start w:val="1"/>
      <w:numFmt w:val="lowerRoman"/>
      <w:lvlText w:val="%9."/>
      <w:lvlJc w:val="right"/>
      <w:pPr>
        <w:ind w:left="8901" w:hanging="180"/>
      </w:pPr>
    </w:lvl>
  </w:abstractNum>
  <w:abstractNum w:abstractNumId="61">
    <w:nsid w:val="434F60F0"/>
    <w:multiLevelType w:val="hybridMultilevel"/>
    <w:tmpl w:val="7A42C312"/>
    <w:lvl w:ilvl="0" w:tplc="04210017">
      <w:start w:val="1"/>
      <w:numFmt w:val="lowerLetter"/>
      <w:lvlText w:val="%1)"/>
      <w:lvlJc w:val="left"/>
      <w:pPr>
        <w:ind w:left="3141" w:hanging="360"/>
      </w:pPr>
    </w:lvl>
    <w:lvl w:ilvl="1" w:tplc="04210019" w:tentative="1">
      <w:start w:val="1"/>
      <w:numFmt w:val="lowerLetter"/>
      <w:lvlText w:val="%2."/>
      <w:lvlJc w:val="left"/>
      <w:pPr>
        <w:ind w:left="3861" w:hanging="360"/>
      </w:pPr>
    </w:lvl>
    <w:lvl w:ilvl="2" w:tplc="0421001B" w:tentative="1">
      <w:start w:val="1"/>
      <w:numFmt w:val="lowerRoman"/>
      <w:lvlText w:val="%3."/>
      <w:lvlJc w:val="right"/>
      <w:pPr>
        <w:ind w:left="4581" w:hanging="180"/>
      </w:pPr>
    </w:lvl>
    <w:lvl w:ilvl="3" w:tplc="0421000F" w:tentative="1">
      <w:start w:val="1"/>
      <w:numFmt w:val="decimal"/>
      <w:lvlText w:val="%4."/>
      <w:lvlJc w:val="left"/>
      <w:pPr>
        <w:ind w:left="5301" w:hanging="360"/>
      </w:pPr>
    </w:lvl>
    <w:lvl w:ilvl="4" w:tplc="04210019" w:tentative="1">
      <w:start w:val="1"/>
      <w:numFmt w:val="lowerLetter"/>
      <w:lvlText w:val="%5."/>
      <w:lvlJc w:val="left"/>
      <w:pPr>
        <w:ind w:left="6021" w:hanging="360"/>
      </w:pPr>
    </w:lvl>
    <w:lvl w:ilvl="5" w:tplc="0421001B" w:tentative="1">
      <w:start w:val="1"/>
      <w:numFmt w:val="lowerRoman"/>
      <w:lvlText w:val="%6."/>
      <w:lvlJc w:val="right"/>
      <w:pPr>
        <w:ind w:left="6741" w:hanging="180"/>
      </w:pPr>
    </w:lvl>
    <w:lvl w:ilvl="6" w:tplc="0421000F" w:tentative="1">
      <w:start w:val="1"/>
      <w:numFmt w:val="decimal"/>
      <w:lvlText w:val="%7."/>
      <w:lvlJc w:val="left"/>
      <w:pPr>
        <w:ind w:left="7461" w:hanging="360"/>
      </w:pPr>
    </w:lvl>
    <w:lvl w:ilvl="7" w:tplc="04210019" w:tentative="1">
      <w:start w:val="1"/>
      <w:numFmt w:val="lowerLetter"/>
      <w:lvlText w:val="%8."/>
      <w:lvlJc w:val="left"/>
      <w:pPr>
        <w:ind w:left="8181" w:hanging="360"/>
      </w:pPr>
    </w:lvl>
    <w:lvl w:ilvl="8" w:tplc="0421001B" w:tentative="1">
      <w:start w:val="1"/>
      <w:numFmt w:val="lowerRoman"/>
      <w:lvlText w:val="%9."/>
      <w:lvlJc w:val="right"/>
      <w:pPr>
        <w:ind w:left="8901" w:hanging="180"/>
      </w:pPr>
    </w:lvl>
  </w:abstractNum>
  <w:abstractNum w:abstractNumId="62">
    <w:nsid w:val="4428747E"/>
    <w:multiLevelType w:val="hybridMultilevel"/>
    <w:tmpl w:val="DAB25BC8"/>
    <w:lvl w:ilvl="0" w:tplc="0421000F">
      <w:start w:val="1"/>
      <w:numFmt w:val="decimal"/>
      <w:lvlText w:val="%1."/>
      <w:lvlJc w:val="left"/>
      <w:pPr>
        <w:ind w:left="720" w:hanging="360"/>
      </w:pPr>
      <w:rPr>
        <w:rFonts w:hint="default"/>
        <w:sz w:val="24"/>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3">
    <w:nsid w:val="479D04BA"/>
    <w:multiLevelType w:val="hybridMultilevel"/>
    <w:tmpl w:val="687A8864"/>
    <w:lvl w:ilvl="0" w:tplc="3692C6F0">
      <w:start w:val="1"/>
      <w:numFmt w:val="decimal"/>
      <w:lvlText w:val="(%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64">
    <w:nsid w:val="49B72E73"/>
    <w:multiLevelType w:val="hybridMultilevel"/>
    <w:tmpl w:val="E8B40866"/>
    <w:lvl w:ilvl="0" w:tplc="B2AE4BC4">
      <w:start w:val="1"/>
      <w:numFmt w:val="decimal"/>
      <w:lvlText w:val="%1)"/>
      <w:lvlJc w:val="left"/>
      <w:pPr>
        <w:ind w:left="1571" w:hanging="360"/>
      </w:pPr>
      <w:rPr>
        <w:b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5">
    <w:nsid w:val="4CAD4A00"/>
    <w:multiLevelType w:val="hybridMultilevel"/>
    <w:tmpl w:val="3384C00E"/>
    <w:lvl w:ilvl="0" w:tplc="04210017">
      <w:start w:val="1"/>
      <w:numFmt w:val="lowerLetter"/>
      <w:lvlText w:val="%1)"/>
      <w:lvlJc w:val="left"/>
      <w:pPr>
        <w:ind w:left="2421" w:hanging="360"/>
      </w:pPr>
    </w:lvl>
    <w:lvl w:ilvl="1" w:tplc="04210017">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66">
    <w:nsid w:val="4D3E1B40"/>
    <w:multiLevelType w:val="hybridMultilevel"/>
    <w:tmpl w:val="4714447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7">
    <w:nsid w:val="4D67324B"/>
    <w:multiLevelType w:val="hybridMultilevel"/>
    <w:tmpl w:val="82020814"/>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8">
    <w:nsid w:val="4EC531BB"/>
    <w:multiLevelType w:val="hybridMultilevel"/>
    <w:tmpl w:val="899EFA7A"/>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69">
    <w:nsid w:val="4FF47966"/>
    <w:multiLevelType w:val="hybridMultilevel"/>
    <w:tmpl w:val="F36C03C2"/>
    <w:lvl w:ilvl="0" w:tplc="04210017">
      <w:start w:val="1"/>
      <w:numFmt w:val="lowerLetter"/>
      <w:lvlText w:val="%1)"/>
      <w:lvlJc w:val="left"/>
      <w:pPr>
        <w:ind w:left="2204"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0">
    <w:nsid w:val="5053451A"/>
    <w:multiLevelType w:val="hybridMultilevel"/>
    <w:tmpl w:val="5B2633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507728A3"/>
    <w:multiLevelType w:val="hybridMultilevel"/>
    <w:tmpl w:val="899EFA7A"/>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72">
    <w:nsid w:val="50ED4912"/>
    <w:multiLevelType w:val="hybridMultilevel"/>
    <w:tmpl w:val="791224D2"/>
    <w:lvl w:ilvl="0" w:tplc="1A081C10">
      <w:start w:val="1"/>
      <w:numFmt w:val="lowerLetter"/>
      <w:lvlText w:val="%1."/>
      <w:lvlJc w:val="left"/>
      <w:pPr>
        <w:ind w:left="1571" w:hanging="360"/>
      </w:pPr>
      <w:rPr>
        <w:rFonts w:hint="default"/>
        <w:b/>
        <w:i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73">
    <w:nsid w:val="52026BC4"/>
    <w:multiLevelType w:val="hybridMultilevel"/>
    <w:tmpl w:val="7A42C312"/>
    <w:lvl w:ilvl="0" w:tplc="04210017">
      <w:start w:val="1"/>
      <w:numFmt w:val="lowerLetter"/>
      <w:lvlText w:val="%1)"/>
      <w:lvlJc w:val="left"/>
      <w:pPr>
        <w:ind w:left="3141" w:hanging="360"/>
      </w:pPr>
    </w:lvl>
    <w:lvl w:ilvl="1" w:tplc="04210019" w:tentative="1">
      <w:start w:val="1"/>
      <w:numFmt w:val="lowerLetter"/>
      <w:lvlText w:val="%2."/>
      <w:lvlJc w:val="left"/>
      <w:pPr>
        <w:ind w:left="3861" w:hanging="360"/>
      </w:pPr>
    </w:lvl>
    <w:lvl w:ilvl="2" w:tplc="0421001B" w:tentative="1">
      <w:start w:val="1"/>
      <w:numFmt w:val="lowerRoman"/>
      <w:lvlText w:val="%3."/>
      <w:lvlJc w:val="right"/>
      <w:pPr>
        <w:ind w:left="4581" w:hanging="180"/>
      </w:pPr>
    </w:lvl>
    <w:lvl w:ilvl="3" w:tplc="0421000F" w:tentative="1">
      <w:start w:val="1"/>
      <w:numFmt w:val="decimal"/>
      <w:lvlText w:val="%4."/>
      <w:lvlJc w:val="left"/>
      <w:pPr>
        <w:ind w:left="5301" w:hanging="360"/>
      </w:pPr>
    </w:lvl>
    <w:lvl w:ilvl="4" w:tplc="04210019" w:tentative="1">
      <w:start w:val="1"/>
      <w:numFmt w:val="lowerLetter"/>
      <w:lvlText w:val="%5."/>
      <w:lvlJc w:val="left"/>
      <w:pPr>
        <w:ind w:left="6021" w:hanging="360"/>
      </w:pPr>
    </w:lvl>
    <w:lvl w:ilvl="5" w:tplc="0421001B" w:tentative="1">
      <w:start w:val="1"/>
      <w:numFmt w:val="lowerRoman"/>
      <w:lvlText w:val="%6."/>
      <w:lvlJc w:val="right"/>
      <w:pPr>
        <w:ind w:left="6741" w:hanging="180"/>
      </w:pPr>
    </w:lvl>
    <w:lvl w:ilvl="6" w:tplc="0421000F" w:tentative="1">
      <w:start w:val="1"/>
      <w:numFmt w:val="decimal"/>
      <w:lvlText w:val="%7."/>
      <w:lvlJc w:val="left"/>
      <w:pPr>
        <w:ind w:left="7461" w:hanging="360"/>
      </w:pPr>
    </w:lvl>
    <w:lvl w:ilvl="7" w:tplc="04210019" w:tentative="1">
      <w:start w:val="1"/>
      <w:numFmt w:val="lowerLetter"/>
      <w:lvlText w:val="%8."/>
      <w:lvlJc w:val="left"/>
      <w:pPr>
        <w:ind w:left="8181" w:hanging="360"/>
      </w:pPr>
    </w:lvl>
    <w:lvl w:ilvl="8" w:tplc="0421001B" w:tentative="1">
      <w:start w:val="1"/>
      <w:numFmt w:val="lowerRoman"/>
      <w:lvlText w:val="%9."/>
      <w:lvlJc w:val="right"/>
      <w:pPr>
        <w:ind w:left="8901" w:hanging="180"/>
      </w:pPr>
    </w:lvl>
  </w:abstractNum>
  <w:abstractNum w:abstractNumId="74">
    <w:nsid w:val="52F372FB"/>
    <w:multiLevelType w:val="hybridMultilevel"/>
    <w:tmpl w:val="7E421AB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nsid w:val="545A4E49"/>
    <w:multiLevelType w:val="hybridMultilevel"/>
    <w:tmpl w:val="23A4BEC4"/>
    <w:lvl w:ilvl="0" w:tplc="04210017">
      <w:start w:val="1"/>
      <w:numFmt w:val="lowerLetter"/>
      <w:lvlText w:val="%1)"/>
      <w:lvlJc w:val="left"/>
      <w:pPr>
        <w:ind w:left="3141" w:hanging="360"/>
      </w:pPr>
    </w:lvl>
    <w:lvl w:ilvl="1" w:tplc="04210019" w:tentative="1">
      <w:start w:val="1"/>
      <w:numFmt w:val="lowerLetter"/>
      <w:lvlText w:val="%2."/>
      <w:lvlJc w:val="left"/>
      <w:pPr>
        <w:ind w:left="3861" w:hanging="360"/>
      </w:pPr>
    </w:lvl>
    <w:lvl w:ilvl="2" w:tplc="0421001B" w:tentative="1">
      <w:start w:val="1"/>
      <w:numFmt w:val="lowerRoman"/>
      <w:lvlText w:val="%3."/>
      <w:lvlJc w:val="right"/>
      <w:pPr>
        <w:ind w:left="4581" w:hanging="180"/>
      </w:pPr>
    </w:lvl>
    <w:lvl w:ilvl="3" w:tplc="0421000F" w:tentative="1">
      <w:start w:val="1"/>
      <w:numFmt w:val="decimal"/>
      <w:lvlText w:val="%4."/>
      <w:lvlJc w:val="left"/>
      <w:pPr>
        <w:ind w:left="5301" w:hanging="360"/>
      </w:pPr>
    </w:lvl>
    <w:lvl w:ilvl="4" w:tplc="04210019" w:tentative="1">
      <w:start w:val="1"/>
      <w:numFmt w:val="lowerLetter"/>
      <w:lvlText w:val="%5."/>
      <w:lvlJc w:val="left"/>
      <w:pPr>
        <w:ind w:left="6021" w:hanging="360"/>
      </w:pPr>
    </w:lvl>
    <w:lvl w:ilvl="5" w:tplc="0421001B" w:tentative="1">
      <w:start w:val="1"/>
      <w:numFmt w:val="lowerRoman"/>
      <w:lvlText w:val="%6."/>
      <w:lvlJc w:val="right"/>
      <w:pPr>
        <w:ind w:left="6741" w:hanging="180"/>
      </w:pPr>
    </w:lvl>
    <w:lvl w:ilvl="6" w:tplc="0421000F" w:tentative="1">
      <w:start w:val="1"/>
      <w:numFmt w:val="decimal"/>
      <w:lvlText w:val="%7."/>
      <w:lvlJc w:val="left"/>
      <w:pPr>
        <w:ind w:left="7461" w:hanging="360"/>
      </w:pPr>
    </w:lvl>
    <w:lvl w:ilvl="7" w:tplc="04210019" w:tentative="1">
      <w:start w:val="1"/>
      <w:numFmt w:val="lowerLetter"/>
      <w:lvlText w:val="%8."/>
      <w:lvlJc w:val="left"/>
      <w:pPr>
        <w:ind w:left="8181" w:hanging="360"/>
      </w:pPr>
    </w:lvl>
    <w:lvl w:ilvl="8" w:tplc="0421001B" w:tentative="1">
      <w:start w:val="1"/>
      <w:numFmt w:val="lowerRoman"/>
      <w:lvlText w:val="%9."/>
      <w:lvlJc w:val="right"/>
      <w:pPr>
        <w:ind w:left="8901" w:hanging="180"/>
      </w:pPr>
    </w:lvl>
  </w:abstractNum>
  <w:abstractNum w:abstractNumId="76">
    <w:nsid w:val="54D40ED4"/>
    <w:multiLevelType w:val="hybridMultilevel"/>
    <w:tmpl w:val="FDD67D16"/>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nsid w:val="576F14B3"/>
    <w:multiLevelType w:val="hybridMultilevel"/>
    <w:tmpl w:val="761A52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nsid w:val="58626102"/>
    <w:multiLevelType w:val="hybridMultilevel"/>
    <w:tmpl w:val="8DEACC16"/>
    <w:lvl w:ilvl="0" w:tplc="04210017">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79">
    <w:nsid w:val="58807C92"/>
    <w:multiLevelType w:val="hybridMultilevel"/>
    <w:tmpl w:val="B98A5E9C"/>
    <w:lvl w:ilvl="0" w:tplc="04210019">
      <w:start w:val="1"/>
      <w:numFmt w:val="lowerLetter"/>
      <w:lvlText w:val="%1."/>
      <w:lvlJc w:val="left"/>
      <w:pPr>
        <w:ind w:left="2138" w:hanging="360"/>
      </w:pPr>
      <w:rPr>
        <w:rFonts w:hint="default"/>
      </w:rPr>
    </w:lvl>
    <w:lvl w:ilvl="1" w:tplc="60481BD4">
      <w:numFmt w:val="bullet"/>
      <w:lvlText w:val="•"/>
      <w:lvlJc w:val="left"/>
      <w:pPr>
        <w:ind w:left="2858" w:hanging="360"/>
      </w:pPr>
      <w:rPr>
        <w:rFonts w:ascii="Times New Roman" w:eastAsiaTheme="minorHAnsi" w:hAnsi="Times New Roman" w:cs="Times New Roman" w:hint="default"/>
      </w:r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80">
    <w:nsid w:val="5A9F4B09"/>
    <w:multiLevelType w:val="hybridMultilevel"/>
    <w:tmpl w:val="1F9AAC58"/>
    <w:lvl w:ilvl="0" w:tplc="41BACF56">
      <w:start w:val="1"/>
      <w:numFmt w:val="decimal"/>
      <w:lvlText w:val="(%1)"/>
      <w:lvlJc w:val="left"/>
      <w:pPr>
        <w:ind w:left="2062" w:hanging="360"/>
      </w:pPr>
      <w:rPr>
        <w:rFonts w:hint="default"/>
        <w:i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81">
    <w:nsid w:val="5B5F1E47"/>
    <w:multiLevelType w:val="multilevel"/>
    <w:tmpl w:val="33BADFE0"/>
    <w:lvl w:ilvl="0">
      <w:start w:val="1"/>
      <w:numFmt w:val="decimal"/>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2">
    <w:nsid w:val="5D793027"/>
    <w:multiLevelType w:val="hybridMultilevel"/>
    <w:tmpl w:val="25908F50"/>
    <w:lvl w:ilvl="0" w:tplc="64AA633A">
      <w:start w:val="1"/>
      <w:numFmt w:val="decimal"/>
      <w:lvlText w:val="%1)"/>
      <w:lvlJc w:val="left"/>
      <w:pPr>
        <w:ind w:left="2138" w:hanging="360"/>
      </w:pPr>
      <w:rPr>
        <w:i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83">
    <w:nsid w:val="5DB002CE"/>
    <w:multiLevelType w:val="hybridMultilevel"/>
    <w:tmpl w:val="1F9AAC58"/>
    <w:lvl w:ilvl="0" w:tplc="41BACF56">
      <w:start w:val="1"/>
      <w:numFmt w:val="decimal"/>
      <w:lvlText w:val="(%1)"/>
      <w:lvlJc w:val="left"/>
      <w:pPr>
        <w:ind w:left="2062" w:hanging="360"/>
      </w:pPr>
      <w:rPr>
        <w:rFonts w:hint="default"/>
        <w:i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84">
    <w:nsid w:val="5E7508CA"/>
    <w:multiLevelType w:val="hybridMultilevel"/>
    <w:tmpl w:val="7236F4A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5">
    <w:nsid w:val="5EC029A8"/>
    <w:multiLevelType w:val="multilevel"/>
    <w:tmpl w:val="33BADFE0"/>
    <w:lvl w:ilvl="0">
      <w:start w:val="1"/>
      <w:numFmt w:val="decimal"/>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6">
    <w:nsid w:val="5EE55100"/>
    <w:multiLevelType w:val="hybridMultilevel"/>
    <w:tmpl w:val="7A42C312"/>
    <w:lvl w:ilvl="0" w:tplc="04210017">
      <w:start w:val="1"/>
      <w:numFmt w:val="lowerLetter"/>
      <w:lvlText w:val="%1)"/>
      <w:lvlJc w:val="left"/>
      <w:pPr>
        <w:ind w:left="3141" w:hanging="360"/>
      </w:pPr>
    </w:lvl>
    <w:lvl w:ilvl="1" w:tplc="04210019" w:tentative="1">
      <w:start w:val="1"/>
      <w:numFmt w:val="lowerLetter"/>
      <w:lvlText w:val="%2."/>
      <w:lvlJc w:val="left"/>
      <w:pPr>
        <w:ind w:left="3861" w:hanging="360"/>
      </w:pPr>
    </w:lvl>
    <w:lvl w:ilvl="2" w:tplc="0421001B" w:tentative="1">
      <w:start w:val="1"/>
      <w:numFmt w:val="lowerRoman"/>
      <w:lvlText w:val="%3."/>
      <w:lvlJc w:val="right"/>
      <w:pPr>
        <w:ind w:left="4581" w:hanging="180"/>
      </w:pPr>
    </w:lvl>
    <w:lvl w:ilvl="3" w:tplc="0421000F" w:tentative="1">
      <w:start w:val="1"/>
      <w:numFmt w:val="decimal"/>
      <w:lvlText w:val="%4."/>
      <w:lvlJc w:val="left"/>
      <w:pPr>
        <w:ind w:left="5301" w:hanging="360"/>
      </w:pPr>
    </w:lvl>
    <w:lvl w:ilvl="4" w:tplc="04210019" w:tentative="1">
      <w:start w:val="1"/>
      <w:numFmt w:val="lowerLetter"/>
      <w:lvlText w:val="%5."/>
      <w:lvlJc w:val="left"/>
      <w:pPr>
        <w:ind w:left="6021" w:hanging="360"/>
      </w:pPr>
    </w:lvl>
    <w:lvl w:ilvl="5" w:tplc="0421001B" w:tentative="1">
      <w:start w:val="1"/>
      <w:numFmt w:val="lowerRoman"/>
      <w:lvlText w:val="%6."/>
      <w:lvlJc w:val="right"/>
      <w:pPr>
        <w:ind w:left="6741" w:hanging="180"/>
      </w:pPr>
    </w:lvl>
    <w:lvl w:ilvl="6" w:tplc="0421000F" w:tentative="1">
      <w:start w:val="1"/>
      <w:numFmt w:val="decimal"/>
      <w:lvlText w:val="%7."/>
      <w:lvlJc w:val="left"/>
      <w:pPr>
        <w:ind w:left="7461" w:hanging="360"/>
      </w:pPr>
    </w:lvl>
    <w:lvl w:ilvl="7" w:tplc="04210019" w:tentative="1">
      <w:start w:val="1"/>
      <w:numFmt w:val="lowerLetter"/>
      <w:lvlText w:val="%8."/>
      <w:lvlJc w:val="left"/>
      <w:pPr>
        <w:ind w:left="8181" w:hanging="360"/>
      </w:pPr>
    </w:lvl>
    <w:lvl w:ilvl="8" w:tplc="0421001B" w:tentative="1">
      <w:start w:val="1"/>
      <w:numFmt w:val="lowerRoman"/>
      <w:lvlText w:val="%9."/>
      <w:lvlJc w:val="right"/>
      <w:pPr>
        <w:ind w:left="8901" w:hanging="180"/>
      </w:pPr>
    </w:lvl>
  </w:abstractNum>
  <w:abstractNum w:abstractNumId="87">
    <w:nsid w:val="5F3F324A"/>
    <w:multiLevelType w:val="multilevel"/>
    <w:tmpl w:val="E2D47FA8"/>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8">
    <w:nsid w:val="61E7199C"/>
    <w:multiLevelType w:val="hybridMultilevel"/>
    <w:tmpl w:val="7236F4A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9">
    <w:nsid w:val="63160BC2"/>
    <w:multiLevelType w:val="hybridMultilevel"/>
    <w:tmpl w:val="1F9AAC58"/>
    <w:lvl w:ilvl="0" w:tplc="41BACF56">
      <w:start w:val="1"/>
      <w:numFmt w:val="decimal"/>
      <w:lvlText w:val="(%1)"/>
      <w:lvlJc w:val="left"/>
      <w:pPr>
        <w:ind w:left="2062" w:hanging="360"/>
      </w:pPr>
      <w:rPr>
        <w:rFonts w:hint="default"/>
        <w:i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90">
    <w:nsid w:val="63FD3926"/>
    <w:multiLevelType w:val="hybridMultilevel"/>
    <w:tmpl w:val="1BDE6010"/>
    <w:lvl w:ilvl="0" w:tplc="0421000F">
      <w:start w:val="1"/>
      <w:numFmt w:val="decimal"/>
      <w:lvlText w:val="%1."/>
      <w:lvlJc w:val="left"/>
      <w:pPr>
        <w:ind w:left="502"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nsid w:val="64042BDC"/>
    <w:multiLevelType w:val="hybridMultilevel"/>
    <w:tmpl w:val="CA28F874"/>
    <w:lvl w:ilvl="0" w:tplc="04210017">
      <w:start w:val="1"/>
      <w:numFmt w:val="lowerLetter"/>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92">
    <w:nsid w:val="64F9655A"/>
    <w:multiLevelType w:val="hybridMultilevel"/>
    <w:tmpl w:val="E8B40866"/>
    <w:lvl w:ilvl="0" w:tplc="B2AE4BC4">
      <w:start w:val="1"/>
      <w:numFmt w:val="decimal"/>
      <w:lvlText w:val="%1)"/>
      <w:lvlJc w:val="left"/>
      <w:pPr>
        <w:ind w:left="1571" w:hanging="360"/>
      </w:pPr>
      <w:rPr>
        <w:b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93">
    <w:nsid w:val="65617D8C"/>
    <w:multiLevelType w:val="hybridMultilevel"/>
    <w:tmpl w:val="EF902CB8"/>
    <w:lvl w:ilvl="0" w:tplc="0421000F">
      <w:start w:val="1"/>
      <w:numFmt w:val="decimal"/>
      <w:lvlText w:val="%1."/>
      <w:lvlJc w:val="left"/>
      <w:pPr>
        <w:ind w:left="928"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4">
    <w:nsid w:val="675D3000"/>
    <w:multiLevelType w:val="multilevel"/>
    <w:tmpl w:val="33BADFE0"/>
    <w:lvl w:ilvl="0">
      <w:start w:val="1"/>
      <w:numFmt w:val="decimal"/>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5">
    <w:nsid w:val="68EB4709"/>
    <w:multiLevelType w:val="hybridMultilevel"/>
    <w:tmpl w:val="899EFA7A"/>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96">
    <w:nsid w:val="69E83BAB"/>
    <w:multiLevelType w:val="hybridMultilevel"/>
    <w:tmpl w:val="F36C03C2"/>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7">
    <w:nsid w:val="6AF2089F"/>
    <w:multiLevelType w:val="hybridMultilevel"/>
    <w:tmpl w:val="25908F50"/>
    <w:lvl w:ilvl="0" w:tplc="64AA633A">
      <w:start w:val="1"/>
      <w:numFmt w:val="decimal"/>
      <w:lvlText w:val="%1)"/>
      <w:lvlJc w:val="left"/>
      <w:pPr>
        <w:ind w:left="2138" w:hanging="360"/>
      </w:pPr>
      <w:rPr>
        <w:i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98">
    <w:nsid w:val="6B1968A3"/>
    <w:multiLevelType w:val="hybridMultilevel"/>
    <w:tmpl w:val="510EF310"/>
    <w:lvl w:ilvl="0" w:tplc="3692C6F0">
      <w:start w:val="1"/>
      <w:numFmt w:val="decimal"/>
      <w:lvlText w:val="(%1)"/>
      <w:lvlJc w:val="left"/>
      <w:pPr>
        <w:ind w:left="2138" w:hanging="360"/>
      </w:pPr>
      <w:rPr>
        <w:rFonts w:hint="default"/>
      </w:rPr>
    </w:lvl>
    <w:lvl w:ilvl="1" w:tplc="60481BD4">
      <w:numFmt w:val="bullet"/>
      <w:lvlText w:val="•"/>
      <w:lvlJc w:val="left"/>
      <w:pPr>
        <w:ind w:left="2858" w:hanging="360"/>
      </w:pPr>
      <w:rPr>
        <w:rFonts w:ascii="Times New Roman" w:eastAsiaTheme="minorHAnsi" w:hAnsi="Times New Roman" w:cs="Times New Roman" w:hint="default"/>
      </w:r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99">
    <w:nsid w:val="6C9425BC"/>
    <w:multiLevelType w:val="hybridMultilevel"/>
    <w:tmpl w:val="687A8864"/>
    <w:lvl w:ilvl="0" w:tplc="3692C6F0">
      <w:start w:val="1"/>
      <w:numFmt w:val="decimal"/>
      <w:lvlText w:val="(%1)"/>
      <w:lvlJc w:val="left"/>
      <w:pPr>
        <w:ind w:left="1920"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00">
    <w:nsid w:val="6E12769C"/>
    <w:multiLevelType w:val="hybridMultilevel"/>
    <w:tmpl w:val="7E421AB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1">
    <w:nsid w:val="6FC06554"/>
    <w:multiLevelType w:val="hybridMultilevel"/>
    <w:tmpl w:val="7A42C312"/>
    <w:lvl w:ilvl="0" w:tplc="04210017">
      <w:start w:val="1"/>
      <w:numFmt w:val="lowerLetter"/>
      <w:lvlText w:val="%1)"/>
      <w:lvlJc w:val="left"/>
      <w:pPr>
        <w:ind w:left="3141" w:hanging="360"/>
      </w:pPr>
    </w:lvl>
    <w:lvl w:ilvl="1" w:tplc="04210019" w:tentative="1">
      <w:start w:val="1"/>
      <w:numFmt w:val="lowerLetter"/>
      <w:lvlText w:val="%2."/>
      <w:lvlJc w:val="left"/>
      <w:pPr>
        <w:ind w:left="3861" w:hanging="360"/>
      </w:pPr>
    </w:lvl>
    <w:lvl w:ilvl="2" w:tplc="0421001B" w:tentative="1">
      <w:start w:val="1"/>
      <w:numFmt w:val="lowerRoman"/>
      <w:lvlText w:val="%3."/>
      <w:lvlJc w:val="right"/>
      <w:pPr>
        <w:ind w:left="4581" w:hanging="180"/>
      </w:pPr>
    </w:lvl>
    <w:lvl w:ilvl="3" w:tplc="0421000F" w:tentative="1">
      <w:start w:val="1"/>
      <w:numFmt w:val="decimal"/>
      <w:lvlText w:val="%4."/>
      <w:lvlJc w:val="left"/>
      <w:pPr>
        <w:ind w:left="5301" w:hanging="360"/>
      </w:pPr>
    </w:lvl>
    <w:lvl w:ilvl="4" w:tplc="04210019" w:tentative="1">
      <w:start w:val="1"/>
      <w:numFmt w:val="lowerLetter"/>
      <w:lvlText w:val="%5."/>
      <w:lvlJc w:val="left"/>
      <w:pPr>
        <w:ind w:left="6021" w:hanging="360"/>
      </w:pPr>
    </w:lvl>
    <w:lvl w:ilvl="5" w:tplc="0421001B" w:tentative="1">
      <w:start w:val="1"/>
      <w:numFmt w:val="lowerRoman"/>
      <w:lvlText w:val="%6."/>
      <w:lvlJc w:val="right"/>
      <w:pPr>
        <w:ind w:left="6741" w:hanging="180"/>
      </w:pPr>
    </w:lvl>
    <w:lvl w:ilvl="6" w:tplc="0421000F" w:tentative="1">
      <w:start w:val="1"/>
      <w:numFmt w:val="decimal"/>
      <w:lvlText w:val="%7."/>
      <w:lvlJc w:val="left"/>
      <w:pPr>
        <w:ind w:left="7461" w:hanging="360"/>
      </w:pPr>
    </w:lvl>
    <w:lvl w:ilvl="7" w:tplc="04210019" w:tentative="1">
      <w:start w:val="1"/>
      <w:numFmt w:val="lowerLetter"/>
      <w:lvlText w:val="%8."/>
      <w:lvlJc w:val="left"/>
      <w:pPr>
        <w:ind w:left="8181" w:hanging="360"/>
      </w:pPr>
    </w:lvl>
    <w:lvl w:ilvl="8" w:tplc="0421001B" w:tentative="1">
      <w:start w:val="1"/>
      <w:numFmt w:val="lowerRoman"/>
      <w:lvlText w:val="%9."/>
      <w:lvlJc w:val="right"/>
      <w:pPr>
        <w:ind w:left="8901" w:hanging="180"/>
      </w:pPr>
    </w:lvl>
  </w:abstractNum>
  <w:abstractNum w:abstractNumId="102">
    <w:nsid w:val="72B96895"/>
    <w:multiLevelType w:val="hybridMultilevel"/>
    <w:tmpl w:val="899EFA7A"/>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03">
    <w:nsid w:val="72FD2327"/>
    <w:multiLevelType w:val="multilevel"/>
    <w:tmpl w:val="33BADFE0"/>
    <w:lvl w:ilvl="0">
      <w:start w:val="1"/>
      <w:numFmt w:val="decimal"/>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4">
    <w:nsid w:val="74DD15A6"/>
    <w:multiLevelType w:val="hybridMultilevel"/>
    <w:tmpl w:val="8D64AF46"/>
    <w:lvl w:ilvl="0" w:tplc="0421000F">
      <w:start w:val="1"/>
      <w:numFmt w:val="decimal"/>
      <w:lvlText w:val="%1."/>
      <w:lvlJc w:val="left"/>
      <w:pPr>
        <w:ind w:left="720" w:hanging="360"/>
      </w:pPr>
    </w:lvl>
    <w:lvl w:ilvl="1" w:tplc="04210017">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5">
    <w:nsid w:val="77AF5864"/>
    <w:multiLevelType w:val="hybridMultilevel"/>
    <w:tmpl w:val="6B5E7C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6">
    <w:nsid w:val="78B578C2"/>
    <w:multiLevelType w:val="hybridMultilevel"/>
    <w:tmpl w:val="DAB25BC8"/>
    <w:lvl w:ilvl="0" w:tplc="0421000F">
      <w:start w:val="1"/>
      <w:numFmt w:val="decimal"/>
      <w:lvlText w:val="%1."/>
      <w:lvlJc w:val="left"/>
      <w:pPr>
        <w:ind w:left="720" w:hanging="360"/>
      </w:pPr>
      <w:rPr>
        <w:rFonts w:hint="default"/>
        <w:sz w:val="24"/>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7">
    <w:nsid w:val="793B268E"/>
    <w:multiLevelType w:val="hybridMultilevel"/>
    <w:tmpl w:val="A17491CC"/>
    <w:lvl w:ilvl="0" w:tplc="04210017">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08">
    <w:nsid w:val="794821AA"/>
    <w:multiLevelType w:val="hybridMultilevel"/>
    <w:tmpl w:val="454E55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9">
    <w:nsid w:val="7A597000"/>
    <w:multiLevelType w:val="hybridMultilevel"/>
    <w:tmpl w:val="E6D63416"/>
    <w:lvl w:ilvl="0" w:tplc="04210017">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10">
    <w:nsid w:val="7A990915"/>
    <w:multiLevelType w:val="hybridMultilevel"/>
    <w:tmpl w:val="0624E2FA"/>
    <w:lvl w:ilvl="0" w:tplc="3DDA666C">
      <w:start w:val="1"/>
      <w:numFmt w:val="lowerLetter"/>
      <w:lvlText w:val="%1."/>
      <w:lvlJc w:val="left"/>
      <w:pPr>
        <w:ind w:left="1287" w:hanging="360"/>
      </w:pPr>
      <w:rPr>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1">
    <w:nsid w:val="7A9F7266"/>
    <w:multiLevelType w:val="hybridMultilevel"/>
    <w:tmpl w:val="0616EF1E"/>
    <w:lvl w:ilvl="0" w:tplc="04090019">
      <w:start w:val="1"/>
      <w:numFmt w:val="lowerLetter"/>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112">
    <w:nsid w:val="7C797C5D"/>
    <w:multiLevelType w:val="hybridMultilevel"/>
    <w:tmpl w:val="262EF7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3">
    <w:nsid w:val="7C9C4764"/>
    <w:multiLevelType w:val="hybridMultilevel"/>
    <w:tmpl w:val="687A8864"/>
    <w:lvl w:ilvl="0" w:tplc="3692C6F0">
      <w:start w:val="1"/>
      <w:numFmt w:val="decimal"/>
      <w:lvlText w:val="(%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num w:numId="1">
    <w:abstractNumId w:val="108"/>
  </w:num>
  <w:num w:numId="2">
    <w:abstractNumId w:val="70"/>
  </w:num>
  <w:num w:numId="3">
    <w:abstractNumId w:val="11"/>
  </w:num>
  <w:num w:numId="4">
    <w:abstractNumId w:val="110"/>
  </w:num>
  <w:num w:numId="5">
    <w:abstractNumId w:val="10"/>
  </w:num>
  <w:num w:numId="6">
    <w:abstractNumId w:val="64"/>
  </w:num>
  <w:num w:numId="7">
    <w:abstractNumId w:val="76"/>
  </w:num>
  <w:num w:numId="8">
    <w:abstractNumId w:val="24"/>
  </w:num>
  <w:num w:numId="9">
    <w:abstractNumId w:val="80"/>
  </w:num>
  <w:num w:numId="10">
    <w:abstractNumId w:val="89"/>
  </w:num>
  <w:num w:numId="11">
    <w:abstractNumId w:val="49"/>
  </w:num>
  <w:num w:numId="12">
    <w:abstractNumId w:val="4"/>
  </w:num>
  <w:num w:numId="13">
    <w:abstractNumId w:val="9"/>
  </w:num>
  <w:num w:numId="14">
    <w:abstractNumId w:val="84"/>
  </w:num>
  <w:num w:numId="15">
    <w:abstractNumId w:val="104"/>
  </w:num>
  <w:num w:numId="16">
    <w:abstractNumId w:val="31"/>
  </w:num>
  <w:num w:numId="17">
    <w:abstractNumId w:val="88"/>
  </w:num>
  <w:num w:numId="18">
    <w:abstractNumId w:val="20"/>
  </w:num>
  <w:num w:numId="19">
    <w:abstractNumId w:val="1"/>
  </w:num>
  <w:num w:numId="20">
    <w:abstractNumId w:val="79"/>
  </w:num>
  <w:num w:numId="21">
    <w:abstractNumId w:val="98"/>
  </w:num>
  <w:num w:numId="22">
    <w:abstractNumId w:val="47"/>
  </w:num>
  <w:num w:numId="23">
    <w:abstractNumId w:val="75"/>
  </w:num>
  <w:num w:numId="24">
    <w:abstractNumId w:val="92"/>
  </w:num>
  <w:num w:numId="25">
    <w:abstractNumId w:val="0"/>
  </w:num>
  <w:num w:numId="26">
    <w:abstractNumId w:val="53"/>
  </w:num>
  <w:num w:numId="27">
    <w:abstractNumId w:val="113"/>
  </w:num>
  <w:num w:numId="28">
    <w:abstractNumId w:val="63"/>
  </w:num>
  <w:num w:numId="29">
    <w:abstractNumId w:val="99"/>
  </w:num>
  <w:num w:numId="30">
    <w:abstractNumId w:val="3"/>
  </w:num>
  <w:num w:numId="31">
    <w:abstractNumId w:val="50"/>
  </w:num>
  <w:num w:numId="32">
    <w:abstractNumId w:val="83"/>
  </w:num>
  <w:num w:numId="33">
    <w:abstractNumId w:val="66"/>
  </w:num>
  <w:num w:numId="34">
    <w:abstractNumId w:val="33"/>
  </w:num>
  <w:num w:numId="35">
    <w:abstractNumId w:val="45"/>
  </w:num>
  <w:num w:numId="36">
    <w:abstractNumId w:val="37"/>
  </w:num>
  <w:num w:numId="37">
    <w:abstractNumId w:val="28"/>
  </w:num>
  <w:num w:numId="38">
    <w:abstractNumId w:val="48"/>
  </w:num>
  <w:num w:numId="39">
    <w:abstractNumId w:val="65"/>
  </w:num>
  <w:num w:numId="40">
    <w:abstractNumId w:val="86"/>
  </w:num>
  <w:num w:numId="41">
    <w:abstractNumId w:val="27"/>
  </w:num>
  <w:num w:numId="42">
    <w:abstractNumId w:val="101"/>
  </w:num>
  <w:num w:numId="43">
    <w:abstractNumId w:val="2"/>
  </w:num>
  <w:num w:numId="44">
    <w:abstractNumId w:val="12"/>
  </w:num>
  <w:num w:numId="45">
    <w:abstractNumId w:val="59"/>
  </w:num>
  <w:num w:numId="46">
    <w:abstractNumId w:val="73"/>
  </w:num>
  <w:num w:numId="47">
    <w:abstractNumId w:val="44"/>
  </w:num>
  <w:num w:numId="48">
    <w:abstractNumId w:val="61"/>
  </w:num>
  <w:num w:numId="49">
    <w:abstractNumId w:val="23"/>
  </w:num>
  <w:num w:numId="50">
    <w:abstractNumId w:val="23"/>
    <w:lvlOverride w:ilvl="0">
      <w:startOverride w:val="1"/>
    </w:lvlOverride>
  </w:num>
  <w:num w:numId="51">
    <w:abstractNumId w:val="38"/>
  </w:num>
  <w:num w:numId="52">
    <w:abstractNumId w:val="106"/>
  </w:num>
  <w:num w:numId="53">
    <w:abstractNumId w:val="62"/>
  </w:num>
  <w:num w:numId="54">
    <w:abstractNumId w:val="60"/>
  </w:num>
  <w:num w:numId="55">
    <w:abstractNumId w:val="82"/>
  </w:num>
  <w:num w:numId="56">
    <w:abstractNumId w:val="78"/>
  </w:num>
  <w:num w:numId="57">
    <w:abstractNumId w:val="14"/>
  </w:num>
  <w:num w:numId="58">
    <w:abstractNumId w:val="7"/>
  </w:num>
  <w:num w:numId="59">
    <w:abstractNumId w:val="97"/>
  </w:num>
  <w:num w:numId="60">
    <w:abstractNumId w:val="39"/>
  </w:num>
  <w:num w:numId="61">
    <w:abstractNumId w:val="107"/>
  </w:num>
  <w:num w:numId="62">
    <w:abstractNumId w:val="17"/>
  </w:num>
  <w:num w:numId="63">
    <w:abstractNumId w:val="23"/>
    <w:lvlOverride w:ilvl="0">
      <w:startOverride w:val="1"/>
    </w:lvlOverride>
  </w:num>
  <w:num w:numId="64">
    <w:abstractNumId w:val="105"/>
  </w:num>
  <w:num w:numId="65">
    <w:abstractNumId w:val="19"/>
  </w:num>
  <w:num w:numId="66">
    <w:abstractNumId w:val="57"/>
  </w:num>
  <w:num w:numId="67">
    <w:abstractNumId w:val="93"/>
  </w:num>
  <w:num w:numId="68">
    <w:abstractNumId w:val="32"/>
  </w:num>
  <w:num w:numId="69">
    <w:abstractNumId w:val="38"/>
    <w:lvlOverride w:ilvl="0">
      <w:startOverride w:val="1"/>
    </w:lvlOverride>
  </w:num>
  <w:num w:numId="70">
    <w:abstractNumId w:val="77"/>
  </w:num>
  <w:num w:numId="71">
    <w:abstractNumId w:val="94"/>
  </w:num>
  <w:num w:numId="72">
    <w:abstractNumId w:val="85"/>
  </w:num>
  <w:num w:numId="73">
    <w:abstractNumId w:val="87"/>
  </w:num>
  <w:num w:numId="74">
    <w:abstractNumId w:val="35"/>
  </w:num>
  <w:num w:numId="75">
    <w:abstractNumId w:val="43"/>
  </w:num>
  <w:num w:numId="76">
    <w:abstractNumId w:val="40"/>
  </w:num>
  <w:num w:numId="77">
    <w:abstractNumId w:val="51"/>
  </w:num>
  <w:num w:numId="78">
    <w:abstractNumId w:val="42"/>
  </w:num>
  <w:num w:numId="79">
    <w:abstractNumId w:val="5"/>
  </w:num>
  <w:num w:numId="80">
    <w:abstractNumId w:val="26"/>
  </w:num>
  <w:num w:numId="81">
    <w:abstractNumId w:val="112"/>
  </w:num>
  <w:num w:numId="82">
    <w:abstractNumId w:val="21"/>
  </w:num>
  <w:num w:numId="83">
    <w:abstractNumId w:val="34"/>
  </w:num>
  <w:num w:numId="84">
    <w:abstractNumId w:val="18"/>
  </w:num>
  <w:num w:numId="85">
    <w:abstractNumId w:val="36"/>
  </w:num>
  <w:num w:numId="86">
    <w:abstractNumId w:val="22"/>
  </w:num>
  <w:num w:numId="87">
    <w:abstractNumId w:val="100"/>
  </w:num>
  <w:num w:numId="88">
    <w:abstractNumId w:val="25"/>
  </w:num>
  <w:num w:numId="89">
    <w:abstractNumId w:val="6"/>
  </w:num>
  <w:num w:numId="90">
    <w:abstractNumId w:val="74"/>
  </w:num>
  <w:num w:numId="91">
    <w:abstractNumId w:val="54"/>
  </w:num>
  <w:num w:numId="92">
    <w:abstractNumId w:val="23"/>
    <w:lvlOverride w:ilvl="0">
      <w:startOverride w:val="1"/>
    </w:lvlOverride>
  </w:num>
  <w:num w:numId="93">
    <w:abstractNumId w:val="81"/>
  </w:num>
  <w:num w:numId="94">
    <w:abstractNumId w:val="103"/>
  </w:num>
  <w:num w:numId="95">
    <w:abstractNumId w:val="23"/>
    <w:lvlOverride w:ilvl="0">
      <w:startOverride w:val="1"/>
    </w:lvlOverride>
  </w:num>
  <w:num w:numId="96">
    <w:abstractNumId w:val="72"/>
  </w:num>
  <w:num w:numId="97">
    <w:abstractNumId w:val="41"/>
  </w:num>
  <w:num w:numId="98">
    <w:abstractNumId w:val="90"/>
  </w:num>
  <w:num w:numId="99">
    <w:abstractNumId w:val="30"/>
  </w:num>
  <w:num w:numId="100">
    <w:abstractNumId w:val="95"/>
  </w:num>
  <w:num w:numId="101">
    <w:abstractNumId w:val="55"/>
  </w:num>
  <w:num w:numId="102">
    <w:abstractNumId w:val="109"/>
  </w:num>
  <w:num w:numId="103">
    <w:abstractNumId w:val="71"/>
  </w:num>
  <w:num w:numId="104">
    <w:abstractNumId w:val="68"/>
  </w:num>
  <w:num w:numId="105">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abstractNumId w:val="8"/>
  </w:num>
  <w:num w:numId="107">
    <w:abstractNumId w:val="46"/>
  </w:num>
  <w:num w:numId="108">
    <w:abstractNumId w:val="38"/>
    <w:lvlOverride w:ilvl="0">
      <w:startOverride w:val="1"/>
    </w:lvlOverride>
  </w:num>
  <w:num w:numId="109">
    <w:abstractNumId w:val="96"/>
  </w:num>
  <w:num w:numId="110">
    <w:abstractNumId w:val="69"/>
  </w:num>
  <w:num w:numId="111">
    <w:abstractNumId w:val="13"/>
  </w:num>
  <w:num w:numId="112">
    <w:abstractNumId w:val="16"/>
  </w:num>
  <w:num w:numId="113">
    <w:abstractNumId w:val="38"/>
    <w:lvlOverride w:ilvl="0">
      <w:startOverride w:val="1"/>
    </w:lvlOverride>
  </w:num>
  <w:num w:numId="114">
    <w:abstractNumId w:val="56"/>
  </w:num>
  <w:num w:numId="115">
    <w:abstractNumId w:val="58"/>
  </w:num>
  <w:num w:numId="116">
    <w:abstractNumId w:val="29"/>
  </w:num>
  <w:num w:numId="117">
    <w:abstractNumId w:val="102"/>
  </w:num>
  <w:num w:numId="118">
    <w:abstractNumId w:val="111"/>
  </w:num>
  <w:num w:numId="119">
    <w:abstractNumId w:val="67"/>
  </w:num>
  <w:num w:numId="120">
    <w:abstractNumId w:val="91"/>
  </w:num>
  <w:num w:numId="121">
    <w:abstractNumId w:val="15"/>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7401"/>
    <w:rsid w:val="00000A5B"/>
    <w:rsid w:val="00001073"/>
    <w:rsid w:val="00001784"/>
    <w:rsid w:val="00004697"/>
    <w:rsid w:val="00004FF7"/>
    <w:rsid w:val="00005686"/>
    <w:rsid w:val="000058CC"/>
    <w:rsid w:val="00006A5D"/>
    <w:rsid w:val="000071F2"/>
    <w:rsid w:val="00010E76"/>
    <w:rsid w:val="00010F6C"/>
    <w:rsid w:val="00014474"/>
    <w:rsid w:val="00014F64"/>
    <w:rsid w:val="00020A6A"/>
    <w:rsid w:val="00020B96"/>
    <w:rsid w:val="0002227A"/>
    <w:rsid w:val="00022EDF"/>
    <w:rsid w:val="00023115"/>
    <w:rsid w:val="00024FE8"/>
    <w:rsid w:val="000251B5"/>
    <w:rsid w:val="0002522B"/>
    <w:rsid w:val="00026716"/>
    <w:rsid w:val="000267B7"/>
    <w:rsid w:val="0002768E"/>
    <w:rsid w:val="00031658"/>
    <w:rsid w:val="000319C8"/>
    <w:rsid w:val="00032A46"/>
    <w:rsid w:val="00032C1C"/>
    <w:rsid w:val="00032CC9"/>
    <w:rsid w:val="00032F4E"/>
    <w:rsid w:val="00033898"/>
    <w:rsid w:val="00033E42"/>
    <w:rsid w:val="000347B9"/>
    <w:rsid w:val="00035E6F"/>
    <w:rsid w:val="00036560"/>
    <w:rsid w:val="000373DA"/>
    <w:rsid w:val="00040887"/>
    <w:rsid w:val="00041D43"/>
    <w:rsid w:val="00042FE1"/>
    <w:rsid w:val="00043362"/>
    <w:rsid w:val="0004346A"/>
    <w:rsid w:val="00043892"/>
    <w:rsid w:val="000463B6"/>
    <w:rsid w:val="00046AB4"/>
    <w:rsid w:val="00046CA9"/>
    <w:rsid w:val="000524AE"/>
    <w:rsid w:val="00052C12"/>
    <w:rsid w:val="0005306E"/>
    <w:rsid w:val="00054ED5"/>
    <w:rsid w:val="00055187"/>
    <w:rsid w:val="00055344"/>
    <w:rsid w:val="00055F6B"/>
    <w:rsid w:val="00056643"/>
    <w:rsid w:val="00056B38"/>
    <w:rsid w:val="00056CB2"/>
    <w:rsid w:val="00057BB4"/>
    <w:rsid w:val="00061328"/>
    <w:rsid w:val="00062956"/>
    <w:rsid w:val="00063DE4"/>
    <w:rsid w:val="000644F5"/>
    <w:rsid w:val="00064772"/>
    <w:rsid w:val="000657B1"/>
    <w:rsid w:val="00065A95"/>
    <w:rsid w:val="00070C8D"/>
    <w:rsid w:val="00070D94"/>
    <w:rsid w:val="00071179"/>
    <w:rsid w:val="00071E9C"/>
    <w:rsid w:val="00073F44"/>
    <w:rsid w:val="0007475E"/>
    <w:rsid w:val="000767DF"/>
    <w:rsid w:val="000810D0"/>
    <w:rsid w:val="00082AE7"/>
    <w:rsid w:val="000871FF"/>
    <w:rsid w:val="00091ED4"/>
    <w:rsid w:val="0009206F"/>
    <w:rsid w:val="00092D41"/>
    <w:rsid w:val="000936FB"/>
    <w:rsid w:val="00094208"/>
    <w:rsid w:val="0009620C"/>
    <w:rsid w:val="00097016"/>
    <w:rsid w:val="000A2AD8"/>
    <w:rsid w:val="000A2EC9"/>
    <w:rsid w:val="000A3436"/>
    <w:rsid w:val="000A44C9"/>
    <w:rsid w:val="000A6572"/>
    <w:rsid w:val="000A6F96"/>
    <w:rsid w:val="000A738E"/>
    <w:rsid w:val="000A7B17"/>
    <w:rsid w:val="000B1315"/>
    <w:rsid w:val="000B3756"/>
    <w:rsid w:val="000B49EA"/>
    <w:rsid w:val="000B5B14"/>
    <w:rsid w:val="000B75E1"/>
    <w:rsid w:val="000B7A1F"/>
    <w:rsid w:val="000C2D18"/>
    <w:rsid w:val="000C48F1"/>
    <w:rsid w:val="000C6710"/>
    <w:rsid w:val="000D0503"/>
    <w:rsid w:val="000D0DFB"/>
    <w:rsid w:val="000D3158"/>
    <w:rsid w:val="000D3262"/>
    <w:rsid w:val="000D376B"/>
    <w:rsid w:val="000D3FC7"/>
    <w:rsid w:val="000D5895"/>
    <w:rsid w:val="000D6366"/>
    <w:rsid w:val="000D65AD"/>
    <w:rsid w:val="000D72D3"/>
    <w:rsid w:val="000D7796"/>
    <w:rsid w:val="000E34AD"/>
    <w:rsid w:val="000E3AB4"/>
    <w:rsid w:val="000E3E79"/>
    <w:rsid w:val="000E480D"/>
    <w:rsid w:val="000E512A"/>
    <w:rsid w:val="000E620E"/>
    <w:rsid w:val="000E6AD1"/>
    <w:rsid w:val="000E7BC6"/>
    <w:rsid w:val="000F0B6F"/>
    <w:rsid w:val="000F2798"/>
    <w:rsid w:val="000F32D8"/>
    <w:rsid w:val="000F45E3"/>
    <w:rsid w:val="000F47E9"/>
    <w:rsid w:val="000F5E39"/>
    <w:rsid w:val="000F7395"/>
    <w:rsid w:val="000F7A9B"/>
    <w:rsid w:val="000F7DAC"/>
    <w:rsid w:val="000F7E68"/>
    <w:rsid w:val="00100939"/>
    <w:rsid w:val="00100CC2"/>
    <w:rsid w:val="00103C0F"/>
    <w:rsid w:val="00103E49"/>
    <w:rsid w:val="00104B2D"/>
    <w:rsid w:val="00105C0E"/>
    <w:rsid w:val="00106156"/>
    <w:rsid w:val="00106C10"/>
    <w:rsid w:val="001072A3"/>
    <w:rsid w:val="00107F46"/>
    <w:rsid w:val="00107F6A"/>
    <w:rsid w:val="00111C3E"/>
    <w:rsid w:val="001132C7"/>
    <w:rsid w:val="0011368C"/>
    <w:rsid w:val="0011556D"/>
    <w:rsid w:val="001156F3"/>
    <w:rsid w:val="0011593A"/>
    <w:rsid w:val="0011672B"/>
    <w:rsid w:val="001178DF"/>
    <w:rsid w:val="00117BD9"/>
    <w:rsid w:val="00124C1C"/>
    <w:rsid w:val="001263D9"/>
    <w:rsid w:val="0012684E"/>
    <w:rsid w:val="00127401"/>
    <w:rsid w:val="00134919"/>
    <w:rsid w:val="00137183"/>
    <w:rsid w:val="00141078"/>
    <w:rsid w:val="001411A3"/>
    <w:rsid w:val="001415F9"/>
    <w:rsid w:val="001424B9"/>
    <w:rsid w:val="0014275C"/>
    <w:rsid w:val="00142BE0"/>
    <w:rsid w:val="00144978"/>
    <w:rsid w:val="00144B12"/>
    <w:rsid w:val="00145A34"/>
    <w:rsid w:val="00145A7A"/>
    <w:rsid w:val="00145F62"/>
    <w:rsid w:val="00146BF0"/>
    <w:rsid w:val="001472E4"/>
    <w:rsid w:val="00147BAB"/>
    <w:rsid w:val="001501FF"/>
    <w:rsid w:val="00150E2C"/>
    <w:rsid w:val="001523C1"/>
    <w:rsid w:val="001526D7"/>
    <w:rsid w:val="00152FEA"/>
    <w:rsid w:val="0015355F"/>
    <w:rsid w:val="00153772"/>
    <w:rsid w:val="00153941"/>
    <w:rsid w:val="00154525"/>
    <w:rsid w:val="00154AFD"/>
    <w:rsid w:val="00154B2A"/>
    <w:rsid w:val="00156F91"/>
    <w:rsid w:val="0015718F"/>
    <w:rsid w:val="0015776E"/>
    <w:rsid w:val="00157D0B"/>
    <w:rsid w:val="0016009D"/>
    <w:rsid w:val="00160F14"/>
    <w:rsid w:val="0016180D"/>
    <w:rsid w:val="00162673"/>
    <w:rsid w:val="00164D22"/>
    <w:rsid w:val="0016546F"/>
    <w:rsid w:val="00166320"/>
    <w:rsid w:val="00166E15"/>
    <w:rsid w:val="00171951"/>
    <w:rsid w:val="0017264E"/>
    <w:rsid w:val="001740C0"/>
    <w:rsid w:val="00180444"/>
    <w:rsid w:val="00182C9A"/>
    <w:rsid w:val="00182F7E"/>
    <w:rsid w:val="001831EF"/>
    <w:rsid w:val="001840E2"/>
    <w:rsid w:val="0018534A"/>
    <w:rsid w:val="00185436"/>
    <w:rsid w:val="001900EA"/>
    <w:rsid w:val="00191354"/>
    <w:rsid w:val="00191D04"/>
    <w:rsid w:val="001928AD"/>
    <w:rsid w:val="00192FC8"/>
    <w:rsid w:val="0019440F"/>
    <w:rsid w:val="00194C0F"/>
    <w:rsid w:val="001954C3"/>
    <w:rsid w:val="00195917"/>
    <w:rsid w:val="00195B3D"/>
    <w:rsid w:val="00195CAE"/>
    <w:rsid w:val="001962CF"/>
    <w:rsid w:val="0019665C"/>
    <w:rsid w:val="0019705F"/>
    <w:rsid w:val="001979EF"/>
    <w:rsid w:val="00197CAC"/>
    <w:rsid w:val="001A089F"/>
    <w:rsid w:val="001A0CB3"/>
    <w:rsid w:val="001A2B1A"/>
    <w:rsid w:val="001A3A32"/>
    <w:rsid w:val="001A3FCC"/>
    <w:rsid w:val="001A5816"/>
    <w:rsid w:val="001B07F7"/>
    <w:rsid w:val="001B1D4E"/>
    <w:rsid w:val="001B468A"/>
    <w:rsid w:val="001B472C"/>
    <w:rsid w:val="001B4FD0"/>
    <w:rsid w:val="001B788D"/>
    <w:rsid w:val="001C13BE"/>
    <w:rsid w:val="001C1F9F"/>
    <w:rsid w:val="001C428D"/>
    <w:rsid w:val="001C4C84"/>
    <w:rsid w:val="001C50C7"/>
    <w:rsid w:val="001C5FC3"/>
    <w:rsid w:val="001C7B50"/>
    <w:rsid w:val="001D0685"/>
    <w:rsid w:val="001D1128"/>
    <w:rsid w:val="001D2C3A"/>
    <w:rsid w:val="001D2DEA"/>
    <w:rsid w:val="001D3788"/>
    <w:rsid w:val="001D3930"/>
    <w:rsid w:val="001D5018"/>
    <w:rsid w:val="001D5BDD"/>
    <w:rsid w:val="001D6603"/>
    <w:rsid w:val="001D6A47"/>
    <w:rsid w:val="001E219C"/>
    <w:rsid w:val="001E2E63"/>
    <w:rsid w:val="001E39C8"/>
    <w:rsid w:val="001E3B5D"/>
    <w:rsid w:val="001E41C9"/>
    <w:rsid w:val="001E4B45"/>
    <w:rsid w:val="001E5326"/>
    <w:rsid w:val="001E57F8"/>
    <w:rsid w:val="001E59A0"/>
    <w:rsid w:val="001E648F"/>
    <w:rsid w:val="001E7DB0"/>
    <w:rsid w:val="001F060F"/>
    <w:rsid w:val="001F08B9"/>
    <w:rsid w:val="001F105C"/>
    <w:rsid w:val="001F22BE"/>
    <w:rsid w:val="001F5C2F"/>
    <w:rsid w:val="001F5C49"/>
    <w:rsid w:val="001F5FAB"/>
    <w:rsid w:val="001F6101"/>
    <w:rsid w:val="002001E0"/>
    <w:rsid w:val="00200C9E"/>
    <w:rsid w:val="00202D66"/>
    <w:rsid w:val="00202F68"/>
    <w:rsid w:val="0020469F"/>
    <w:rsid w:val="00204EA1"/>
    <w:rsid w:val="00205560"/>
    <w:rsid w:val="002055D5"/>
    <w:rsid w:val="002057A4"/>
    <w:rsid w:val="002075FB"/>
    <w:rsid w:val="00207A0B"/>
    <w:rsid w:val="0021415C"/>
    <w:rsid w:val="00214850"/>
    <w:rsid w:val="002149C6"/>
    <w:rsid w:val="002157A1"/>
    <w:rsid w:val="002157CB"/>
    <w:rsid w:val="0021715E"/>
    <w:rsid w:val="00220279"/>
    <w:rsid w:val="00220850"/>
    <w:rsid w:val="002210B3"/>
    <w:rsid w:val="00223808"/>
    <w:rsid w:val="0022424D"/>
    <w:rsid w:val="00224F58"/>
    <w:rsid w:val="0022721F"/>
    <w:rsid w:val="00227EE2"/>
    <w:rsid w:val="002300BE"/>
    <w:rsid w:val="00230502"/>
    <w:rsid w:val="002331A0"/>
    <w:rsid w:val="00233952"/>
    <w:rsid w:val="0023446C"/>
    <w:rsid w:val="002369E4"/>
    <w:rsid w:val="00236C24"/>
    <w:rsid w:val="00236F31"/>
    <w:rsid w:val="0023734D"/>
    <w:rsid w:val="002406FE"/>
    <w:rsid w:val="00241087"/>
    <w:rsid w:val="00242F9B"/>
    <w:rsid w:val="002434B7"/>
    <w:rsid w:val="00244EDC"/>
    <w:rsid w:val="00247A0B"/>
    <w:rsid w:val="0025428D"/>
    <w:rsid w:val="00257198"/>
    <w:rsid w:val="00261037"/>
    <w:rsid w:val="00261B25"/>
    <w:rsid w:val="00262435"/>
    <w:rsid w:val="002628BF"/>
    <w:rsid w:val="00264D4A"/>
    <w:rsid w:val="00265F29"/>
    <w:rsid w:val="00266691"/>
    <w:rsid w:val="0026729C"/>
    <w:rsid w:val="00267441"/>
    <w:rsid w:val="00267CEB"/>
    <w:rsid w:val="00271B02"/>
    <w:rsid w:val="002736A1"/>
    <w:rsid w:val="00275432"/>
    <w:rsid w:val="00276B22"/>
    <w:rsid w:val="00277319"/>
    <w:rsid w:val="00285485"/>
    <w:rsid w:val="00286D2E"/>
    <w:rsid w:val="00287344"/>
    <w:rsid w:val="00290180"/>
    <w:rsid w:val="002907AB"/>
    <w:rsid w:val="00290927"/>
    <w:rsid w:val="002915AE"/>
    <w:rsid w:val="00293FC9"/>
    <w:rsid w:val="00294B1B"/>
    <w:rsid w:val="00296245"/>
    <w:rsid w:val="002972DE"/>
    <w:rsid w:val="002A0E98"/>
    <w:rsid w:val="002A2132"/>
    <w:rsid w:val="002A2548"/>
    <w:rsid w:val="002A2CD4"/>
    <w:rsid w:val="002A42E9"/>
    <w:rsid w:val="002A7EED"/>
    <w:rsid w:val="002B4A05"/>
    <w:rsid w:val="002C031F"/>
    <w:rsid w:val="002C18DC"/>
    <w:rsid w:val="002C43A2"/>
    <w:rsid w:val="002C53C3"/>
    <w:rsid w:val="002C55E2"/>
    <w:rsid w:val="002C7102"/>
    <w:rsid w:val="002C77D9"/>
    <w:rsid w:val="002C7A84"/>
    <w:rsid w:val="002C7EE8"/>
    <w:rsid w:val="002D05F5"/>
    <w:rsid w:val="002D0CE3"/>
    <w:rsid w:val="002D1A5C"/>
    <w:rsid w:val="002D1D4D"/>
    <w:rsid w:val="002D2269"/>
    <w:rsid w:val="002D6406"/>
    <w:rsid w:val="002D7BB9"/>
    <w:rsid w:val="002E08F6"/>
    <w:rsid w:val="002E0DEF"/>
    <w:rsid w:val="002E1A61"/>
    <w:rsid w:val="002E24DC"/>
    <w:rsid w:val="002E25EC"/>
    <w:rsid w:val="002E50DA"/>
    <w:rsid w:val="002E5AF9"/>
    <w:rsid w:val="002E6C2C"/>
    <w:rsid w:val="002E76CF"/>
    <w:rsid w:val="002F2743"/>
    <w:rsid w:val="002F3783"/>
    <w:rsid w:val="002F3C52"/>
    <w:rsid w:val="002F5DDD"/>
    <w:rsid w:val="002F74C5"/>
    <w:rsid w:val="002F7E5D"/>
    <w:rsid w:val="00301E7A"/>
    <w:rsid w:val="00302A8D"/>
    <w:rsid w:val="003030D0"/>
    <w:rsid w:val="003033DC"/>
    <w:rsid w:val="003034B8"/>
    <w:rsid w:val="00304252"/>
    <w:rsid w:val="00304B06"/>
    <w:rsid w:val="00306FC4"/>
    <w:rsid w:val="00307973"/>
    <w:rsid w:val="00307FF4"/>
    <w:rsid w:val="00310B9E"/>
    <w:rsid w:val="00310C7F"/>
    <w:rsid w:val="00311C60"/>
    <w:rsid w:val="00312427"/>
    <w:rsid w:val="003137F3"/>
    <w:rsid w:val="00313949"/>
    <w:rsid w:val="00314783"/>
    <w:rsid w:val="00314D1A"/>
    <w:rsid w:val="00315529"/>
    <w:rsid w:val="003161F5"/>
    <w:rsid w:val="00316EF8"/>
    <w:rsid w:val="0032002C"/>
    <w:rsid w:val="00322677"/>
    <w:rsid w:val="003226BC"/>
    <w:rsid w:val="00323C89"/>
    <w:rsid w:val="00325C8E"/>
    <w:rsid w:val="003270FD"/>
    <w:rsid w:val="003278CB"/>
    <w:rsid w:val="00327C5F"/>
    <w:rsid w:val="003307CC"/>
    <w:rsid w:val="00331283"/>
    <w:rsid w:val="003313CD"/>
    <w:rsid w:val="00331DD6"/>
    <w:rsid w:val="00332209"/>
    <w:rsid w:val="0033268E"/>
    <w:rsid w:val="003327CF"/>
    <w:rsid w:val="003328CE"/>
    <w:rsid w:val="00334141"/>
    <w:rsid w:val="00336F2F"/>
    <w:rsid w:val="00340EB7"/>
    <w:rsid w:val="003416D5"/>
    <w:rsid w:val="0034373B"/>
    <w:rsid w:val="00343E68"/>
    <w:rsid w:val="003454A3"/>
    <w:rsid w:val="003457C9"/>
    <w:rsid w:val="00346054"/>
    <w:rsid w:val="00346061"/>
    <w:rsid w:val="00346946"/>
    <w:rsid w:val="00347196"/>
    <w:rsid w:val="003472F1"/>
    <w:rsid w:val="003500E5"/>
    <w:rsid w:val="00350A07"/>
    <w:rsid w:val="00350BFD"/>
    <w:rsid w:val="0035143D"/>
    <w:rsid w:val="003522AA"/>
    <w:rsid w:val="00352F58"/>
    <w:rsid w:val="00354116"/>
    <w:rsid w:val="0035429E"/>
    <w:rsid w:val="00355B0D"/>
    <w:rsid w:val="00355EC3"/>
    <w:rsid w:val="00357139"/>
    <w:rsid w:val="00357C42"/>
    <w:rsid w:val="00361340"/>
    <w:rsid w:val="003613DD"/>
    <w:rsid w:val="003616A4"/>
    <w:rsid w:val="003617DD"/>
    <w:rsid w:val="00362E26"/>
    <w:rsid w:val="00363C64"/>
    <w:rsid w:val="00364A27"/>
    <w:rsid w:val="003660A0"/>
    <w:rsid w:val="003671B0"/>
    <w:rsid w:val="00370633"/>
    <w:rsid w:val="00370F87"/>
    <w:rsid w:val="00371783"/>
    <w:rsid w:val="00371C4D"/>
    <w:rsid w:val="00372694"/>
    <w:rsid w:val="00373A08"/>
    <w:rsid w:val="00373E9E"/>
    <w:rsid w:val="0037624E"/>
    <w:rsid w:val="00376778"/>
    <w:rsid w:val="00376967"/>
    <w:rsid w:val="00381CDA"/>
    <w:rsid w:val="00382359"/>
    <w:rsid w:val="003853E4"/>
    <w:rsid w:val="003855A4"/>
    <w:rsid w:val="0038686D"/>
    <w:rsid w:val="003875FD"/>
    <w:rsid w:val="003878DA"/>
    <w:rsid w:val="00387CBA"/>
    <w:rsid w:val="00391A92"/>
    <w:rsid w:val="00392C34"/>
    <w:rsid w:val="00392D24"/>
    <w:rsid w:val="00394BCA"/>
    <w:rsid w:val="00394E35"/>
    <w:rsid w:val="003976B9"/>
    <w:rsid w:val="003B0941"/>
    <w:rsid w:val="003B0A64"/>
    <w:rsid w:val="003B0C33"/>
    <w:rsid w:val="003B0D43"/>
    <w:rsid w:val="003B1DEB"/>
    <w:rsid w:val="003B442C"/>
    <w:rsid w:val="003B527D"/>
    <w:rsid w:val="003B5614"/>
    <w:rsid w:val="003B5739"/>
    <w:rsid w:val="003C03B6"/>
    <w:rsid w:val="003C0A10"/>
    <w:rsid w:val="003C1365"/>
    <w:rsid w:val="003C22F6"/>
    <w:rsid w:val="003C240E"/>
    <w:rsid w:val="003C38D1"/>
    <w:rsid w:val="003C4CD3"/>
    <w:rsid w:val="003C60D9"/>
    <w:rsid w:val="003C68CA"/>
    <w:rsid w:val="003C6AF6"/>
    <w:rsid w:val="003C7041"/>
    <w:rsid w:val="003C7F21"/>
    <w:rsid w:val="003D04AE"/>
    <w:rsid w:val="003D0D15"/>
    <w:rsid w:val="003D1D41"/>
    <w:rsid w:val="003D356F"/>
    <w:rsid w:val="003D362A"/>
    <w:rsid w:val="003D4898"/>
    <w:rsid w:val="003D4BE2"/>
    <w:rsid w:val="003D5D60"/>
    <w:rsid w:val="003D7A9D"/>
    <w:rsid w:val="003E08FA"/>
    <w:rsid w:val="003E1062"/>
    <w:rsid w:val="003E226E"/>
    <w:rsid w:val="003E232E"/>
    <w:rsid w:val="003E2F07"/>
    <w:rsid w:val="003E501C"/>
    <w:rsid w:val="003E5A6D"/>
    <w:rsid w:val="003E7950"/>
    <w:rsid w:val="003E7CAB"/>
    <w:rsid w:val="003F042F"/>
    <w:rsid w:val="003F17C5"/>
    <w:rsid w:val="003F22A2"/>
    <w:rsid w:val="003F2CD4"/>
    <w:rsid w:val="003F3D49"/>
    <w:rsid w:val="003F4081"/>
    <w:rsid w:val="003F5EEE"/>
    <w:rsid w:val="003F6B53"/>
    <w:rsid w:val="004008F2"/>
    <w:rsid w:val="0040098B"/>
    <w:rsid w:val="0040145B"/>
    <w:rsid w:val="00402C90"/>
    <w:rsid w:val="004038D6"/>
    <w:rsid w:val="00403933"/>
    <w:rsid w:val="0040602A"/>
    <w:rsid w:val="00406889"/>
    <w:rsid w:val="00406AD6"/>
    <w:rsid w:val="004112C8"/>
    <w:rsid w:val="00411916"/>
    <w:rsid w:val="0041246E"/>
    <w:rsid w:val="004135E1"/>
    <w:rsid w:val="00414588"/>
    <w:rsid w:val="0041523F"/>
    <w:rsid w:val="00415A26"/>
    <w:rsid w:val="00415A51"/>
    <w:rsid w:val="00415D9C"/>
    <w:rsid w:val="004174A0"/>
    <w:rsid w:val="00420C88"/>
    <w:rsid w:val="00420DE9"/>
    <w:rsid w:val="0042179E"/>
    <w:rsid w:val="00423594"/>
    <w:rsid w:val="00424644"/>
    <w:rsid w:val="00426264"/>
    <w:rsid w:val="004265DB"/>
    <w:rsid w:val="00427B74"/>
    <w:rsid w:val="00430705"/>
    <w:rsid w:val="00431A00"/>
    <w:rsid w:val="00431D73"/>
    <w:rsid w:val="004322CD"/>
    <w:rsid w:val="00433CAD"/>
    <w:rsid w:val="004347B0"/>
    <w:rsid w:val="00436C55"/>
    <w:rsid w:val="00437189"/>
    <w:rsid w:val="004409C9"/>
    <w:rsid w:val="00441092"/>
    <w:rsid w:val="004412D0"/>
    <w:rsid w:val="004436DD"/>
    <w:rsid w:val="00444417"/>
    <w:rsid w:val="00445821"/>
    <w:rsid w:val="004523C8"/>
    <w:rsid w:val="00452E48"/>
    <w:rsid w:val="004537D2"/>
    <w:rsid w:val="00453B63"/>
    <w:rsid w:val="0045537C"/>
    <w:rsid w:val="00455522"/>
    <w:rsid w:val="004560BA"/>
    <w:rsid w:val="00456D2E"/>
    <w:rsid w:val="00462E8B"/>
    <w:rsid w:val="00462F30"/>
    <w:rsid w:val="00463DA3"/>
    <w:rsid w:val="004711C5"/>
    <w:rsid w:val="00471E34"/>
    <w:rsid w:val="0047268D"/>
    <w:rsid w:val="004727C8"/>
    <w:rsid w:val="0047290C"/>
    <w:rsid w:val="00476F2A"/>
    <w:rsid w:val="00481A00"/>
    <w:rsid w:val="004858F7"/>
    <w:rsid w:val="00486011"/>
    <w:rsid w:val="00486636"/>
    <w:rsid w:val="0048683B"/>
    <w:rsid w:val="00487144"/>
    <w:rsid w:val="00487278"/>
    <w:rsid w:val="0048795D"/>
    <w:rsid w:val="00487E3E"/>
    <w:rsid w:val="00491276"/>
    <w:rsid w:val="00491D9A"/>
    <w:rsid w:val="00492601"/>
    <w:rsid w:val="00492DE7"/>
    <w:rsid w:val="00493354"/>
    <w:rsid w:val="004934FB"/>
    <w:rsid w:val="00493659"/>
    <w:rsid w:val="004952E6"/>
    <w:rsid w:val="00496318"/>
    <w:rsid w:val="00496E86"/>
    <w:rsid w:val="00497C99"/>
    <w:rsid w:val="004A0271"/>
    <w:rsid w:val="004A0C7D"/>
    <w:rsid w:val="004A32FE"/>
    <w:rsid w:val="004A3BA7"/>
    <w:rsid w:val="004A51F8"/>
    <w:rsid w:val="004A6915"/>
    <w:rsid w:val="004A6A8C"/>
    <w:rsid w:val="004A6FE0"/>
    <w:rsid w:val="004A71E0"/>
    <w:rsid w:val="004A7C68"/>
    <w:rsid w:val="004B0452"/>
    <w:rsid w:val="004B25E8"/>
    <w:rsid w:val="004B2AA5"/>
    <w:rsid w:val="004B2EF8"/>
    <w:rsid w:val="004B332E"/>
    <w:rsid w:val="004B4DC9"/>
    <w:rsid w:val="004B7166"/>
    <w:rsid w:val="004B7368"/>
    <w:rsid w:val="004C14DF"/>
    <w:rsid w:val="004C21BE"/>
    <w:rsid w:val="004C2220"/>
    <w:rsid w:val="004C2CBE"/>
    <w:rsid w:val="004C3808"/>
    <w:rsid w:val="004C496B"/>
    <w:rsid w:val="004C4F10"/>
    <w:rsid w:val="004C51BB"/>
    <w:rsid w:val="004C6581"/>
    <w:rsid w:val="004C7207"/>
    <w:rsid w:val="004C7E55"/>
    <w:rsid w:val="004D0A51"/>
    <w:rsid w:val="004D1219"/>
    <w:rsid w:val="004D2177"/>
    <w:rsid w:val="004D2B2A"/>
    <w:rsid w:val="004D4CB1"/>
    <w:rsid w:val="004D7C27"/>
    <w:rsid w:val="004E0E5A"/>
    <w:rsid w:val="004E3D10"/>
    <w:rsid w:val="004F0EFF"/>
    <w:rsid w:val="004F10BC"/>
    <w:rsid w:val="004F3056"/>
    <w:rsid w:val="004F4201"/>
    <w:rsid w:val="004F47ED"/>
    <w:rsid w:val="004F4B84"/>
    <w:rsid w:val="004F50F9"/>
    <w:rsid w:val="0050024C"/>
    <w:rsid w:val="00503E16"/>
    <w:rsid w:val="00506691"/>
    <w:rsid w:val="005070FE"/>
    <w:rsid w:val="00507CAD"/>
    <w:rsid w:val="00514E9C"/>
    <w:rsid w:val="00515021"/>
    <w:rsid w:val="005212D3"/>
    <w:rsid w:val="005217A5"/>
    <w:rsid w:val="00521A55"/>
    <w:rsid w:val="00524E36"/>
    <w:rsid w:val="0052547F"/>
    <w:rsid w:val="005301BB"/>
    <w:rsid w:val="00531764"/>
    <w:rsid w:val="005317EB"/>
    <w:rsid w:val="00533A99"/>
    <w:rsid w:val="00534530"/>
    <w:rsid w:val="00535117"/>
    <w:rsid w:val="005351BE"/>
    <w:rsid w:val="00536305"/>
    <w:rsid w:val="0053683E"/>
    <w:rsid w:val="00537E6C"/>
    <w:rsid w:val="00540975"/>
    <w:rsid w:val="00541EA5"/>
    <w:rsid w:val="005434E9"/>
    <w:rsid w:val="00545040"/>
    <w:rsid w:val="0054594D"/>
    <w:rsid w:val="00545D43"/>
    <w:rsid w:val="00545D94"/>
    <w:rsid w:val="00545F9C"/>
    <w:rsid w:val="00550034"/>
    <w:rsid w:val="0055077F"/>
    <w:rsid w:val="00550A5A"/>
    <w:rsid w:val="005514E2"/>
    <w:rsid w:val="00552F7F"/>
    <w:rsid w:val="00553A0A"/>
    <w:rsid w:val="0055523E"/>
    <w:rsid w:val="005564FA"/>
    <w:rsid w:val="00556543"/>
    <w:rsid w:val="00557F20"/>
    <w:rsid w:val="005603BC"/>
    <w:rsid w:val="0056066A"/>
    <w:rsid w:val="005606DD"/>
    <w:rsid w:val="00560728"/>
    <w:rsid w:val="00562DEE"/>
    <w:rsid w:val="005650EB"/>
    <w:rsid w:val="0056539E"/>
    <w:rsid w:val="00566DCC"/>
    <w:rsid w:val="00566E53"/>
    <w:rsid w:val="00567F31"/>
    <w:rsid w:val="0057037C"/>
    <w:rsid w:val="0057100E"/>
    <w:rsid w:val="005731C9"/>
    <w:rsid w:val="00574649"/>
    <w:rsid w:val="00575A58"/>
    <w:rsid w:val="0057619E"/>
    <w:rsid w:val="00576524"/>
    <w:rsid w:val="00580011"/>
    <w:rsid w:val="005804A4"/>
    <w:rsid w:val="00580820"/>
    <w:rsid w:val="00581EC6"/>
    <w:rsid w:val="005848B2"/>
    <w:rsid w:val="0058493F"/>
    <w:rsid w:val="00590CDE"/>
    <w:rsid w:val="00593430"/>
    <w:rsid w:val="00593E22"/>
    <w:rsid w:val="00594879"/>
    <w:rsid w:val="00594D33"/>
    <w:rsid w:val="00594DF4"/>
    <w:rsid w:val="0059560E"/>
    <w:rsid w:val="0059570B"/>
    <w:rsid w:val="005969F4"/>
    <w:rsid w:val="00596B23"/>
    <w:rsid w:val="005979BB"/>
    <w:rsid w:val="005A084E"/>
    <w:rsid w:val="005A0F23"/>
    <w:rsid w:val="005A3797"/>
    <w:rsid w:val="005A446C"/>
    <w:rsid w:val="005A6AAB"/>
    <w:rsid w:val="005A6F5E"/>
    <w:rsid w:val="005A7569"/>
    <w:rsid w:val="005A7DD2"/>
    <w:rsid w:val="005B1839"/>
    <w:rsid w:val="005B3416"/>
    <w:rsid w:val="005B3647"/>
    <w:rsid w:val="005B3D1E"/>
    <w:rsid w:val="005C2444"/>
    <w:rsid w:val="005C48B7"/>
    <w:rsid w:val="005C51B4"/>
    <w:rsid w:val="005C5918"/>
    <w:rsid w:val="005C59E4"/>
    <w:rsid w:val="005C6585"/>
    <w:rsid w:val="005C7FAD"/>
    <w:rsid w:val="005D13BA"/>
    <w:rsid w:val="005D5BFA"/>
    <w:rsid w:val="005D5E5D"/>
    <w:rsid w:val="005D7AFC"/>
    <w:rsid w:val="005E0377"/>
    <w:rsid w:val="005E1222"/>
    <w:rsid w:val="005E1E41"/>
    <w:rsid w:val="005E331B"/>
    <w:rsid w:val="005E3E8E"/>
    <w:rsid w:val="005E4115"/>
    <w:rsid w:val="005E473C"/>
    <w:rsid w:val="005E5EC4"/>
    <w:rsid w:val="005E6619"/>
    <w:rsid w:val="005F1D62"/>
    <w:rsid w:val="005F28D1"/>
    <w:rsid w:val="005F2C50"/>
    <w:rsid w:val="005F64BA"/>
    <w:rsid w:val="005F6826"/>
    <w:rsid w:val="005F6C35"/>
    <w:rsid w:val="005F7A00"/>
    <w:rsid w:val="005F7E47"/>
    <w:rsid w:val="00600AD5"/>
    <w:rsid w:val="00600D95"/>
    <w:rsid w:val="00600EF9"/>
    <w:rsid w:val="006023BA"/>
    <w:rsid w:val="00602DB2"/>
    <w:rsid w:val="00604569"/>
    <w:rsid w:val="00605E4D"/>
    <w:rsid w:val="006061EA"/>
    <w:rsid w:val="006074DA"/>
    <w:rsid w:val="006108A8"/>
    <w:rsid w:val="00611851"/>
    <w:rsid w:val="006123A5"/>
    <w:rsid w:val="00613A25"/>
    <w:rsid w:val="00613E94"/>
    <w:rsid w:val="006157ED"/>
    <w:rsid w:val="0061590D"/>
    <w:rsid w:val="0061718B"/>
    <w:rsid w:val="006173F9"/>
    <w:rsid w:val="006173FD"/>
    <w:rsid w:val="006221DF"/>
    <w:rsid w:val="006242EE"/>
    <w:rsid w:val="00624EEE"/>
    <w:rsid w:val="006304C0"/>
    <w:rsid w:val="006309B7"/>
    <w:rsid w:val="00631F62"/>
    <w:rsid w:val="00632F89"/>
    <w:rsid w:val="00636732"/>
    <w:rsid w:val="006369D4"/>
    <w:rsid w:val="00640744"/>
    <w:rsid w:val="00640F16"/>
    <w:rsid w:val="006420A9"/>
    <w:rsid w:val="00643566"/>
    <w:rsid w:val="00644182"/>
    <w:rsid w:val="00644934"/>
    <w:rsid w:val="00644F39"/>
    <w:rsid w:val="006456F1"/>
    <w:rsid w:val="0064754A"/>
    <w:rsid w:val="0064756F"/>
    <w:rsid w:val="0064782E"/>
    <w:rsid w:val="006512D0"/>
    <w:rsid w:val="00651D6A"/>
    <w:rsid w:val="00653BA1"/>
    <w:rsid w:val="00653DC3"/>
    <w:rsid w:val="00654BE4"/>
    <w:rsid w:val="00654ED9"/>
    <w:rsid w:val="0065537E"/>
    <w:rsid w:val="00657465"/>
    <w:rsid w:val="00662183"/>
    <w:rsid w:val="0066397E"/>
    <w:rsid w:val="00663EA1"/>
    <w:rsid w:val="00666C7B"/>
    <w:rsid w:val="0067030D"/>
    <w:rsid w:val="0067114D"/>
    <w:rsid w:val="00671789"/>
    <w:rsid w:val="00671A3F"/>
    <w:rsid w:val="006723C6"/>
    <w:rsid w:val="00673AA1"/>
    <w:rsid w:val="0067415B"/>
    <w:rsid w:val="00674B75"/>
    <w:rsid w:val="006750B0"/>
    <w:rsid w:val="006757AA"/>
    <w:rsid w:val="006758F8"/>
    <w:rsid w:val="00675BCF"/>
    <w:rsid w:val="00677E18"/>
    <w:rsid w:val="006816ED"/>
    <w:rsid w:val="00681DFB"/>
    <w:rsid w:val="006835F2"/>
    <w:rsid w:val="00685384"/>
    <w:rsid w:val="006859BA"/>
    <w:rsid w:val="00686662"/>
    <w:rsid w:val="00686702"/>
    <w:rsid w:val="00687D5D"/>
    <w:rsid w:val="00691819"/>
    <w:rsid w:val="00691AB2"/>
    <w:rsid w:val="00692722"/>
    <w:rsid w:val="006936CC"/>
    <w:rsid w:val="0069476B"/>
    <w:rsid w:val="00696805"/>
    <w:rsid w:val="006A0924"/>
    <w:rsid w:val="006A0BD0"/>
    <w:rsid w:val="006A0E71"/>
    <w:rsid w:val="006A108F"/>
    <w:rsid w:val="006A1E86"/>
    <w:rsid w:val="006A3065"/>
    <w:rsid w:val="006A51E9"/>
    <w:rsid w:val="006A5B9A"/>
    <w:rsid w:val="006A665C"/>
    <w:rsid w:val="006A6FC0"/>
    <w:rsid w:val="006B0521"/>
    <w:rsid w:val="006B0DAC"/>
    <w:rsid w:val="006B12F0"/>
    <w:rsid w:val="006B1458"/>
    <w:rsid w:val="006B2566"/>
    <w:rsid w:val="006B2877"/>
    <w:rsid w:val="006B3E60"/>
    <w:rsid w:val="006B4386"/>
    <w:rsid w:val="006C0F0B"/>
    <w:rsid w:val="006C153C"/>
    <w:rsid w:val="006C18DC"/>
    <w:rsid w:val="006C1ED9"/>
    <w:rsid w:val="006C2256"/>
    <w:rsid w:val="006C2594"/>
    <w:rsid w:val="006C2C2B"/>
    <w:rsid w:val="006C5017"/>
    <w:rsid w:val="006C5D63"/>
    <w:rsid w:val="006C5E89"/>
    <w:rsid w:val="006D0007"/>
    <w:rsid w:val="006D2B2C"/>
    <w:rsid w:val="006D6485"/>
    <w:rsid w:val="006E1D9B"/>
    <w:rsid w:val="006E2E89"/>
    <w:rsid w:val="006E4590"/>
    <w:rsid w:val="006E4A4F"/>
    <w:rsid w:val="006E4D6B"/>
    <w:rsid w:val="006E5E75"/>
    <w:rsid w:val="006E5F8D"/>
    <w:rsid w:val="006E6386"/>
    <w:rsid w:val="006E6ED2"/>
    <w:rsid w:val="006E74F9"/>
    <w:rsid w:val="006F3AB9"/>
    <w:rsid w:val="006F421F"/>
    <w:rsid w:val="006F5B59"/>
    <w:rsid w:val="006F7389"/>
    <w:rsid w:val="0070125C"/>
    <w:rsid w:val="00701D63"/>
    <w:rsid w:val="00702419"/>
    <w:rsid w:val="00703006"/>
    <w:rsid w:val="0070304A"/>
    <w:rsid w:val="00704635"/>
    <w:rsid w:val="0070596E"/>
    <w:rsid w:val="007075C9"/>
    <w:rsid w:val="00707FA0"/>
    <w:rsid w:val="00711681"/>
    <w:rsid w:val="00711755"/>
    <w:rsid w:val="007119D1"/>
    <w:rsid w:val="00711C91"/>
    <w:rsid w:val="00713CB9"/>
    <w:rsid w:val="00714DD3"/>
    <w:rsid w:val="00716268"/>
    <w:rsid w:val="00717797"/>
    <w:rsid w:val="0072015C"/>
    <w:rsid w:val="007219F8"/>
    <w:rsid w:val="007235F7"/>
    <w:rsid w:val="00724788"/>
    <w:rsid w:val="007271A9"/>
    <w:rsid w:val="0072721E"/>
    <w:rsid w:val="00731239"/>
    <w:rsid w:val="0073132C"/>
    <w:rsid w:val="007313C8"/>
    <w:rsid w:val="00732575"/>
    <w:rsid w:val="00732D6C"/>
    <w:rsid w:val="00732D97"/>
    <w:rsid w:val="00732EDD"/>
    <w:rsid w:val="00733140"/>
    <w:rsid w:val="0073436B"/>
    <w:rsid w:val="00734692"/>
    <w:rsid w:val="00735031"/>
    <w:rsid w:val="007356E3"/>
    <w:rsid w:val="00735C43"/>
    <w:rsid w:val="0073749F"/>
    <w:rsid w:val="007418B7"/>
    <w:rsid w:val="0074256C"/>
    <w:rsid w:val="00742F05"/>
    <w:rsid w:val="007437B7"/>
    <w:rsid w:val="00743C56"/>
    <w:rsid w:val="00743E0B"/>
    <w:rsid w:val="00744062"/>
    <w:rsid w:val="00746590"/>
    <w:rsid w:val="007467DA"/>
    <w:rsid w:val="00747E9A"/>
    <w:rsid w:val="00750443"/>
    <w:rsid w:val="00750854"/>
    <w:rsid w:val="00751C9B"/>
    <w:rsid w:val="00753068"/>
    <w:rsid w:val="00753216"/>
    <w:rsid w:val="007533E6"/>
    <w:rsid w:val="00755119"/>
    <w:rsid w:val="007555C1"/>
    <w:rsid w:val="00756395"/>
    <w:rsid w:val="0075674C"/>
    <w:rsid w:val="00756E2B"/>
    <w:rsid w:val="007576DA"/>
    <w:rsid w:val="00760FCB"/>
    <w:rsid w:val="00761871"/>
    <w:rsid w:val="00761E5A"/>
    <w:rsid w:val="00761F20"/>
    <w:rsid w:val="007625D2"/>
    <w:rsid w:val="00762629"/>
    <w:rsid w:val="00763475"/>
    <w:rsid w:val="0076383B"/>
    <w:rsid w:val="00763E18"/>
    <w:rsid w:val="00766170"/>
    <w:rsid w:val="00766256"/>
    <w:rsid w:val="00766CF2"/>
    <w:rsid w:val="0077284E"/>
    <w:rsid w:val="00772E23"/>
    <w:rsid w:val="00772FE0"/>
    <w:rsid w:val="007735E3"/>
    <w:rsid w:val="00773DAB"/>
    <w:rsid w:val="007741E9"/>
    <w:rsid w:val="00774A5C"/>
    <w:rsid w:val="00776304"/>
    <w:rsid w:val="00776DB2"/>
    <w:rsid w:val="00777BFF"/>
    <w:rsid w:val="007800ED"/>
    <w:rsid w:val="00780799"/>
    <w:rsid w:val="007813D1"/>
    <w:rsid w:val="00782536"/>
    <w:rsid w:val="00783C5C"/>
    <w:rsid w:val="00784B8D"/>
    <w:rsid w:val="00784D1B"/>
    <w:rsid w:val="0078529F"/>
    <w:rsid w:val="007861AB"/>
    <w:rsid w:val="0078766F"/>
    <w:rsid w:val="0078788A"/>
    <w:rsid w:val="00790B9E"/>
    <w:rsid w:val="00790C3A"/>
    <w:rsid w:val="00790C63"/>
    <w:rsid w:val="0079321A"/>
    <w:rsid w:val="007934BB"/>
    <w:rsid w:val="00794466"/>
    <w:rsid w:val="00794BC8"/>
    <w:rsid w:val="007958E0"/>
    <w:rsid w:val="007A1466"/>
    <w:rsid w:val="007A167D"/>
    <w:rsid w:val="007A3082"/>
    <w:rsid w:val="007A4AF8"/>
    <w:rsid w:val="007A5F13"/>
    <w:rsid w:val="007B011E"/>
    <w:rsid w:val="007B0508"/>
    <w:rsid w:val="007B0640"/>
    <w:rsid w:val="007B1C07"/>
    <w:rsid w:val="007B26F1"/>
    <w:rsid w:val="007B2E6C"/>
    <w:rsid w:val="007B3079"/>
    <w:rsid w:val="007B5F42"/>
    <w:rsid w:val="007B6BA7"/>
    <w:rsid w:val="007C006C"/>
    <w:rsid w:val="007C2315"/>
    <w:rsid w:val="007C2724"/>
    <w:rsid w:val="007C515D"/>
    <w:rsid w:val="007C6748"/>
    <w:rsid w:val="007C723E"/>
    <w:rsid w:val="007C7CF8"/>
    <w:rsid w:val="007D05F0"/>
    <w:rsid w:val="007D08C8"/>
    <w:rsid w:val="007D096A"/>
    <w:rsid w:val="007D1D1C"/>
    <w:rsid w:val="007D310A"/>
    <w:rsid w:val="007D43E4"/>
    <w:rsid w:val="007E07DF"/>
    <w:rsid w:val="007E1108"/>
    <w:rsid w:val="007E1F29"/>
    <w:rsid w:val="007E4A68"/>
    <w:rsid w:val="007E59AE"/>
    <w:rsid w:val="007E5F9D"/>
    <w:rsid w:val="007E6A88"/>
    <w:rsid w:val="007F032A"/>
    <w:rsid w:val="007F2822"/>
    <w:rsid w:val="007F2E2D"/>
    <w:rsid w:val="007F2FB2"/>
    <w:rsid w:val="007F49A0"/>
    <w:rsid w:val="007F7C63"/>
    <w:rsid w:val="007F7E05"/>
    <w:rsid w:val="00801689"/>
    <w:rsid w:val="00804C2E"/>
    <w:rsid w:val="008078BB"/>
    <w:rsid w:val="008078C9"/>
    <w:rsid w:val="00812933"/>
    <w:rsid w:val="008132B7"/>
    <w:rsid w:val="0081664A"/>
    <w:rsid w:val="00816750"/>
    <w:rsid w:val="008172FE"/>
    <w:rsid w:val="008173D0"/>
    <w:rsid w:val="00817958"/>
    <w:rsid w:val="008216FE"/>
    <w:rsid w:val="0082252F"/>
    <w:rsid w:val="00822AD8"/>
    <w:rsid w:val="00822E2B"/>
    <w:rsid w:val="00824304"/>
    <w:rsid w:val="0082512B"/>
    <w:rsid w:val="008252BC"/>
    <w:rsid w:val="0082604F"/>
    <w:rsid w:val="00826105"/>
    <w:rsid w:val="0082762A"/>
    <w:rsid w:val="00827AA7"/>
    <w:rsid w:val="008303E1"/>
    <w:rsid w:val="008341B7"/>
    <w:rsid w:val="0083506A"/>
    <w:rsid w:val="00836A05"/>
    <w:rsid w:val="00837852"/>
    <w:rsid w:val="00837BF8"/>
    <w:rsid w:val="008415EB"/>
    <w:rsid w:val="0084164E"/>
    <w:rsid w:val="008416DD"/>
    <w:rsid w:val="0084228E"/>
    <w:rsid w:val="008440E8"/>
    <w:rsid w:val="00844CA4"/>
    <w:rsid w:val="00850855"/>
    <w:rsid w:val="0085127A"/>
    <w:rsid w:val="00853404"/>
    <w:rsid w:val="0085788E"/>
    <w:rsid w:val="00857CE1"/>
    <w:rsid w:val="00860A54"/>
    <w:rsid w:val="00862E1F"/>
    <w:rsid w:val="008634D7"/>
    <w:rsid w:val="00863675"/>
    <w:rsid w:val="00864F1C"/>
    <w:rsid w:val="008706DB"/>
    <w:rsid w:val="00870CCA"/>
    <w:rsid w:val="00871D5B"/>
    <w:rsid w:val="00872F73"/>
    <w:rsid w:val="00873437"/>
    <w:rsid w:val="0087446A"/>
    <w:rsid w:val="008748C2"/>
    <w:rsid w:val="0087677D"/>
    <w:rsid w:val="00876FB6"/>
    <w:rsid w:val="00876FC7"/>
    <w:rsid w:val="00881170"/>
    <w:rsid w:val="008822E5"/>
    <w:rsid w:val="00882BAB"/>
    <w:rsid w:val="0088487C"/>
    <w:rsid w:val="00885386"/>
    <w:rsid w:val="0088671E"/>
    <w:rsid w:val="008918B9"/>
    <w:rsid w:val="008920F5"/>
    <w:rsid w:val="00893033"/>
    <w:rsid w:val="008955CC"/>
    <w:rsid w:val="008960B6"/>
    <w:rsid w:val="00897340"/>
    <w:rsid w:val="008A03F3"/>
    <w:rsid w:val="008A377C"/>
    <w:rsid w:val="008A390F"/>
    <w:rsid w:val="008A59B5"/>
    <w:rsid w:val="008A59DB"/>
    <w:rsid w:val="008A6461"/>
    <w:rsid w:val="008A733E"/>
    <w:rsid w:val="008B03AD"/>
    <w:rsid w:val="008B15A8"/>
    <w:rsid w:val="008B288F"/>
    <w:rsid w:val="008B28E2"/>
    <w:rsid w:val="008B2F94"/>
    <w:rsid w:val="008B356C"/>
    <w:rsid w:val="008B36A8"/>
    <w:rsid w:val="008B3ECB"/>
    <w:rsid w:val="008B4F2E"/>
    <w:rsid w:val="008B58CF"/>
    <w:rsid w:val="008B6662"/>
    <w:rsid w:val="008B671C"/>
    <w:rsid w:val="008C0F79"/>
    <w:rsid w:val="008C2A14"/>
    <w:rsid w:val="008C304D"/>
    <w:rsid w:val="008C40FB"/>
    <w:rsid w:val="008C4738"/>
    <w:rsid w:val="008C4B55"/>
    <w:rsid w:val="008C5D34"/>
    <w:rsid w:val="008C6F4B"/>
    <w:rsid w:val="008D0AE9"/>
    <w:rsid w:val="008D2279"/>
    <w:rsid w:val="008D419C"/>
    <w:rsid w:val="008D4FDE"/>
    <w:rsid w:val="008D54AB"/>
    <w:rsid w:val="008D559D"/>
    <w:rsid w:val="008D5E5B"/>
    <w:rsid w:val="008E2412"/>
    <w:rsid w:val="008E297E"/>
    <w:rsid w:val="008E29C2"/>
    <w:rsid w:val="008E2B41"/>
    <w:rsid w:val="008E4449"/>
    <w:rsid w:val="008E6AF0"/>
    <w:rsid w:val="008E78B1"/>
    <w:rsid w:val="008F14D0"/>
    <w:rsid w:val="008F2FB0"/>
    <w:rsid w:val="008F3A07"/>
    <w:rsid w:val="008F4E84"/>
    <w:rsid w:val="008F5724"/>
    <w:rsid w:val="008F6FFC"/>
    <w:rsid w:val="00903917"/>
    <w:rsid w:val="00905C61"/>
    <w:rsid w:val="009068D5"/>
    <w:rsid w:val="00906C15"/>
    <w:rsid w:val="00907AA8"/>
    <w:rsid w:val="009113E1"/>
    <w:rsid w:val="0091154A"/>
    <w:rsid w:val="00915437"/>
    <w:rsid w:val="00916AC3"/>
    <w:rsid w:val="00917E9F"/>
    <w:rsid w:val="0092010B"/>
    <w:rsid w:val="0092099D"/>
    <w:rsid w:val="00920C56"/>
    <w:rsid w:val="009242F0"/>
    <w:rsid w:val="009269C8"/>
    <w:rsid w:val="00927FB0"/>
    <w:rsid w:val="009309E6"/>
    <w:rsid w:val="00930BB1"/>
    <w:rsid w:val="00930D76"/>
    <w:rsid w:val="00932597"/>
    <w:rsid w:val="00937636"/>
    <w:rsid w:val="009401E3"/>
    <w:rsid w:val="00940D7C"/>
    <w:rsid w:val="00941D22"/>
    <w:rsid w:val="00942E57"/>
    <w:rsid w:val="0094362B"/>
    <w:rsid w:val="0094380F"/>
    <w:rsid w:val="00943B9F"/>
    <w:rsid w:val="00943E5B"/>
    <w:rsid w:val="00945471"/>
    <w:rsid w:val="00946CDC"/>
    <w:rsid w:val="00950093"/>
    <w:rsid w:val="00951FE9"/>
    <w:rsid w:val="009526EE"/>
    <w:rsid w:val="00953A12"/>
    <w:rsid w:val="009561A1"/>
    <w:rsid w:val="009566D5"/>
    <w:rsid w:val="009573D7"/>
    <w:rsid w:val="00957502"/>
    <w:rsid w:val="00960390"/>
    <w:rsid w:val="00960E7E"/>
    <w:rsid w:val="009614B9"/>
    <w:rsid w:val="00961673"/>
    <w:rsid w:val="00961934"/>
    <w:rsid w:val="00966338"/>
    <w:rsid w:val="0096669A"/>
    <w:rsid w:val="009666AA"/>
    <w:rsid w:val="009709BB"/>
    <w:rsid w:val="00970CF1"/>
    <w:rsid w:val="00971568"/>
    <w:rsid w:val="009726CF"/>
    <w:rsid w:val="009733C5"/>
    <w:rsid w:val="0097398C"/>
    <w:rsid w:val="00974CE0"/>
    <w:rsid w:val="00975D29"/>
    <w:rsid w:val="00976ACF"/>
    <w:rsid w:val="009779F1"/>
    <w:rsid w:val="00977CE1"/>
    <w:rsid w:val="00981981"/>
    <w:rsid w:val="00984482"/>
    <w:rsid w:val="009845A0"/>
    <w:rsid w:val="00985580"/>
    <w:rsid w:val="00985670"/>
    <w:rsid w:val="00985714"/>
    <w:rsid w:val="009872A7"/>
    <w:rsid w:val="00987863"/>
    <w:rsid w:val="00990C24"/>
    <w:rsid w:val="009924CC"/>
    <w:rsid w:val="00993169"/>
    <w:rsid w:val="00994708"/>
    <w:rsid w:val="0099494E"/>
    <w:rsid w:val="009965DE"/>
    <w:rsid w:val="00996A7D"/>
    <w:rsid w:val="00997FB9"/>
    <w:rsid w:val="009A17E9"/>
    <w:rsid w:val="009A31D8"/>
    <w:rsid w:val="009A439C"/>
    <w:rsid w:val="009A4565"/>
    <w:rsid w:val="009A5EF2"/>
    <w:rsid w:val="009A6D38"/>
    <w:rsid w:val="009B0BEF"/>
    <w:rsid w:val="009B2918"/>
    <w:rsid w:val="009B2EF0"/>
    <w:rsid w:val="009B42AC"/>
    <w:rsid w:val="009B4EEC"/>
    <w:rsid w:val="009B527A"/>
    <w:rsid w:val="009B5B04"/>
    <w:rsid w:val="009B5BEA"/>
    <w:rsid w:val="009B78E7"/>
    <w:rsid w:val="009C06E1"/>
    <w:rsid w:val="009C0F7E"/>
    <w:rsid w:val="009C1B3E"/>
    <w:rsid w:val="009C21F4"/>
    <w:rsid w:val="009C447B"/>
    <w:rsid w:val="009C4888"/>
    <w:rsid w:val="009C5EB1"/>
    <w:rsid w:val="009C6F13"/>
    <w:rsid w:val="009D0219"/>
    <w:rsid w:val="009D0BB3"/>
    <w:rsid w:val="009D131B"/>
    <w:rsid w:val="009D2C8A"/>
    <w:rsid w:val="009D34B9"/>
    <w:rsid w:val="009D5A88"/>
    <w:rsid w:val="009D78EC"/>
    <w:rsid w:val="009E1284"/>
    <w:rsid w:val="009E2201"/>
    <w:rsid w:val="009E2BCC"/>
    <w:rsid w:val="009E4329"/>
    <w:rsid w:val="009E4ACA"/>
    <w:rsid w:val="009E56F8"/>
    <w:rsid w:val="009E6019"/>
    <w:rsid w:val="009F060B"/>
    <w:rsid w:val="009F14D4"/>
    <w:rsid w:val="009F274C"/>
    <w:rsid w:val="009F2A91"/>
    <w:rsid w:val="009F2C66"/>
    <w:rsid w:val="009F5055"/>
    <w:rsid w:val="009F56B5"/>
    <w:rsid w:val="009F5A44"/>
    <w:rsid w:val="009F6F6C"/>
    <w:rsid w:val="009F75B3"/>
    <w:rsid w:val="00A01326"/>
    <w:rsid w:val="00A037CD"/>
    <w:rsid w:val="00A03915"/>
    <w:rsid w:val="00A049C0"/>
    <w:rsid w:val="00A0660F"/>
    <w:rsid w:val="00A06E00"/>
    <w:rsid w:val="00A07964"/>
    <w:rsid w:val="00A10A6C"/>
    <w:rsid w:val="00A10C7C"/>
    <w:rsid w:val="00A119DD"/>
    <w:rsid w:val="00A12714"/>
    <w:rsid w:val="00A127DF"/>
    <w:rsid w:val="00A13AC9"/>
    <w:rsid w:val="00A14841"/>
    <w:rsid w:val="00A14E2A"/>
    <w:rsid w:val="00A16B15"/>
    <w:rsid w:val="00A178EC"/>
    <w:rsid w:val="00A2014E"/>
    <w:rsid w:val="00A2158D"/>
    <w:rsid w:val="00A217F9"/>
    <w:rsid w:val="00A22A21"/>
    <w:rsid w:val="00A22DC6"/>
    <w:rsid w:val="00A236F1"/>
    <w:rsid w:val="00A2392E"/>
    <w:rsid w:val="00A24904"/>
    <w:rsid w:val="00A30A89"/>
    <w:rsid w:val="00A328DC"/>
    <w:rsid w:val="00A33CFD"/>
    <w:rsid w:val="00A33EF0"/>
    <w:rsid w:val="00A344B7"/>
    <w:rsid w:val="00A35D54"/>
    <w:rsid w:val="00A370EB"/>
    <w:rsid w:val="00A40426"/>
    <w:rsid w:val="00A42C59"/>
    <w:rsid w:val="00A43969"/>
    <w:rsid w:val="00A45B28"/>
    <w:rsid w:val="00A467BB"/>
    <w:rsid w:val="00A46896"/>
    <w:rsid w:val="00A46C86"/>
    <w:rsid w:val="00A47DA5"/>
    <w:rsid w:val="00A5210F"/>
    <w:rsid w:val="00A52A21"/>
    <w:rsid w:val="00A55AF4"/>
    <w:rsid w:val="00A5729F"/>
    <w:rsid w:val="00A57378"/>
    <w:rsid w:val="00A6097A"/>
    <w:rsid w:val="00A620F5"/>
    <w:rsid w:val="00A62EB2"/>
    <w:rsid w:val="00A63434"/>
    <w:rsid w:val="00A67B4A"/>
    <w:rsid w:val="00A715B9"/>
    <w:rsid w:val="00A76182"/>
    <w:rsid w:val="00A76664"/>
    <w:rsid w:val="00A813EA"/>
    <w:rsid w:val="00A850D5"/>
    <w:rsid w:val="00A8529A"/>
    <w:rsid w:val="00A85AD0"/>
    <w:rsid w:val="00A870EA"/>
    <w:rsid w:val="00A8748B"/>
    <w:rsid w:val="00A92A53"/>
    <w:rsid w:val="00A92B98"/>
    <w:rsid w:val="00A93C3B"/>
    <w:rsid w:val="00A94009"/>
    <w:rsid w:val="00A9410C"/>
    <w:rsid w:val="00A94DFA"/>
    <w:rsid w:val="00A94FB3"/>
    <w:rsid w:val="00A97967"/>
    <w:rsid w:val="00AA03D3"/>
    <w:rsid w:val="00AA3161"/>
    <w:rsid w:val="00AA3D5A"/>
    <w:rsid w:val="00AA6788"/>
    <w:rsid w:val="00AA6C12"/>
    <w:rsid w:val="00AB01F8"/>
    <w:rsid w:val="00AB1547"/>
    <w:rsid w:val="00AB2D7A"/>
    <w:rsid w:val="00AB4C2B"/>
    <w:rsid w:val="00AB4CAA"/>
    <w:rsid w:val="00AB5709"/>
    <w:rsid w:val="00AB6247"/>
    <w:rsid w:val="00AB644A"/>
    <w:rsid w:val="00AB7436"/>
    <w:rsid w:val="00AC11C2"/>
    <w:rsid w:val="00AC1E58"/>
    <w:rsid w:val="00AC2E57"/>
    <w:rsid w:val="00AC405E"/>
    <w:rsid w:val="00AC457B"/>
    <w:rsid w:val="00AC4DED"/>
    <w:rsid w:val="00AC5F0B"/>
    <w:rsid w:val="00AC6D3F"/>
    <w:rsid w:val="00AC6E22"/>
    <w:rsid w:val="00AC75E5"/>
    <w:rsid w:val="00AD006B"/>
    <w:rsid w:val="00AD01FC"/>
    <w:rsid w:val="00AD20A8"/>
    <w:rsid w:val="00AD41B3"/>
    <w:rsid w:val="00AD4639"/>
    <w:rsid w:val="00AD526E"/>
    <w:rsid w:val="00AD5649"/>
    <w:rsid w:val="00AD5F37"/>
    <w:rsid w:val="00AD6424"/>
    <w:rsid w:val="00AD6E0B"/>
    <w:rsid w:val="00AD7603"/>
    <w:rsid w:val="00AE1198"/>
    <w:rsid w:val="00AE11F4"/>
    <w:rsid w:val="00AE24F1"/>
    <w:rsid w:val="00AE2986"/>
    <w:rsid w:val="00AE483D"/>
    <w:rsid w:val="00AE4C5E"/>
    <w:rsid w:val="00AE6125"/>
    <w:rsid w:val="00AE68ED"/>
    <w:rsid w:val="00AE6C01"/>
    <w:rsid w:val="00AF0780"/>
    <w:rsid w:val="00AF1170"/>
    <w:rsid w:val="00AF25FD"/>
    <w:rsid w:val="00AF2F9A"/>
    <w:rsid w:val="00AF49DB"/>
    <w:rsid w:val="00AF4EE8"/>
    <w:rsid w:val="00AF53B9"/>
    <w:rsid w:val="00AF553F"/>
    <w:rsid w:val="00AF5D95"/>
    <w:rsid w:val="00AF6983"/>
    <w:rsid w:val="00AF77FD"/>
    <w:rsid w:val="00AF7888"/>
    <w:rsid w:val="00B01790"/>
    <w:rsid w:val="00B022C7"/>
    <w:rsid w:val="00B02477"/>
    <w:rsid w:val="00B02845"/>
    <w:rsid w:val="00B0332F"/>
    <w:rsid w:val="00B04C86"/>
    <w:rsid w:val="00B05060"/>
    <w:rsid w:val="00B06482"/>
    <w:rsid w:val="00B06607"/>
    <w:rsid w:val="00B06BDA"/>
    <w:rsid w:val="00B108FF"/>
    <w:rsid w:val="00B11FEB"/>
    <w:rsid w:val="00B1249C"/>
    <w:rsid w:val="00B124D9"/>
    <w:rsid w:val="00B127E9"/>
    <w:rsid w:val="00B14E72"/>
    <w:rsid w:val="00B155DB"/>
    <w:rsid w:val="00B167C2"/>
    <w:rsid w:val="00B169A7"/>
    <w:rsid w:val="00B17053"/>
    <w:rsid w:val="00B21A32"/>
    <w:rsid w:val="00B21A96"/>
    <w:rsid w:val="00B251E2"/>
    <w:rsid w:val="00B25F63"/>
    <w:rsid w:val="00B2653C"/>
    <w:rsid w:val="00B27B4C"/>
    <w:rsid w:val="00B3115E"/>
    <w:rsid w:val="00B313AE"/>
    <w:rsid w:val="00B336BF"/>
    <w:rsid w:val="00B34EEE"/>
    <w:rsid w:val="00B35392"/>
    <w:rsid w:val="00B35A47"/>
    <w:rsid w:val="00B37BB7"/>
    <w:rsid w:val="00B40986"/>
    <w:rsid w:val="00B40F1E"/>
    <w:rsid w:val="00B4110A"/>
    <w:rsid w:val="00B426BA"/>
    <w:rsid w:val="00B431B9"/>
    <w:rsid w:val="00B43B45"/>
    <w:rsid w:val="00B44A36"/>
    <w:rsid w:val="00B458BA"/>
    <w:rsid w:val="00B473EE"/>
    <w:rsid w:val="00B51364"/>
    <w:rsid w:val="00B564E9"/>
    <w:rsid w:val="00B56A2F"/>
    <w:rsid w:val="00B56C6E"/>
    <w:rsid w:val="00B60EDA"/>
    <w:rsid w:val="00B617D8"/>
    <w:rsid w:val="00B62BE9"/>
    <w:rsid w:val="00B62FD7"/>
    <w:rsid w:val="00B64302"/>
    <w:rsid w:val="00B64E6A"/>
    <w:rsid w:val="00B64F0E"/>
    <w:rsid w:val="00B65472"/>
    <w:rsid w:val="00B6650F"/>
    <w:rsid w:val="00B67D75"/>
    <w:rsid w:val="00B705B8"/>
    <w:rsid w:val="00B71C2C"/>
    <w:rsid w:val="00B71D06"/>
    <w:rsid w:val="00B747E2"/>
    <w:rsid w:val="00B75139"/>
    <w:rsid w:val="00B77380"/>
    <w:rsid w:val="00B774A4"/>
    <w:rsid w:val="00B8133F"/>
    <w:rsid w:val="00B81B8F"/>
    <w:rsid w:val="00B830CC"/>
    <w:rsid w:val="00B833C0"/>
    <w:rsid w:val="00B841DB"/>
    <w:rsid w:val="00B84BD5"/>
    <w:rsid w:val="00B84F32"/>
    <w:rsid w:val="00B87116"/>
    <w:rsid w:val="00B87130"/>
    <w:rsid w:val="00B874F1"/>
    <w:rsid w:val="00B8768D"/>
    <w:rsid w:val="00B87A93"/>
    <w:rsid w:val="00B921EF"/>
    <w:rsid w:val="00B92E06"/>
    <w:rsid w:val="00B94DC0"/>
    <w:rsid w:val="00B95AA1"/>
    <w:rsid w:val="00B95DC5"/>
    <w:rsid w:val="00B95F22"/>
    <w:rsid w:val="00B96344"/>
    <w:rsid w:val="00B96463"/>
    <w:rsid w:val="00B96C48"/>
    <w:rsid w:val="00B970AB"/>
    <w:rsid w:val="00BA044E"/>
    <w:rsid w:val="00BA0A90"/>
    <w:rsid w:val="00BA0C96"/>
    <w:rsid w:val="00BA1F7B"/>
    <w:rsid w:val="00BA3475"/>
    <w:rsid w:val="00BA39C8"/>
    <w:rsid w:val="00BA5752"/>
    <w:rsid w:val="00BA5CCD"/>
    <w:rsid w:val="00BA5FE6"/>
    <w:rsid w:val="00BA7386"/>
    <w:rsid w:val="00BB01A1"/>
    <w:rsid w:val="00BB0E0D"/>
    <w:rsid w:val="00BB175D"/>
    <w:rsid w:val="00BB1AF9"/>
    <w:rsid w:val="00BB1B20"/>
    <w:rsid w:val="00BB2F67"/>
    <w:rsid w:val="00BB47BD"/>
    <w:rsid w:val="00BB4F95"/>
    <w:rsid w:val="00BB5721"/>
    <w:rsid w:val="00BB7211"/>
    <w:rsid w:val="00BB76F3"/>
    <w:rsid w:val="00BC01E0"/>
    <w:rsid w:val="00BC0381"/>
    <w:rsid w:val="00BC249F"/>
    <w:rsid w:val="00BC388D"/>
    <w:rsid w:val="00BC4114"/>
    <w:rsid w:val="00BC446E"/>
    <w:rsid w:val="00BD08D1"/>
    <w:rsid w:val="00BD0DBF"/>
    <w:rsid w:val="00BD2223"/>
    <w:rsid w:val="00BD5BAB"/>
    <w:rsid w:val="00BD6490"/>
    <w:rsid w:val="00BD64ED"/>
    <w:rsid w:val="00BD77FC"/>
    <w:rsid w:val="00BE113C"/>
    <w:rsid w:val="00BE2E92"/>
    <w:rsid w:val="00BE4B3E"/>
    <w:rsid w:val="00BE6081"/>
    <w:rsid w:val="00BE6B27"/>
    <w:rsid w:val="00BE72B5"/>
    <w:rsid w:val="00BE7553"/>
    <w:rsid w:val="00BE76B4"/>
    <w:rsid w:val="00BF0C3F"/>
    <w:rsid w:val="00BF28E9"/>
    <w:rsid w:val="00BF3B9F"/>
    <w:rsid w:val="00BF55C2"/>
    <w:rsid w:val="00BF578D"/>
    <w:rsid w:val="00BF6037"/>
    <w:rsid w:val="00BF6E22"/>
    <w:rsid w:val="00BF7F1C"/>
    <w:rsid w:val="00C01BAB"/>
    <w:rsid w:val="00C0471F"/>
    <w:rsid w:val="00C04804"/>
    <w:rsid w:val="00C07364"/>
    <w:rsid w:val="00C0753C"/>
    <w:rsid w:val="00C1575B"/>
    <w:rsid w:val="00C177BA"/>
    <w:rsid w:val="00C22F12"/>
    <w:rsid w:val="00C2423B"/>
    <w:rsid w:val="00C25AB3"/>
    <w:rsid w:val="00C27AAC"/>
    <w:rsid w:val="00C27F76"/>
    <w:rsid w:val="00C304C8"/>
    <w:rsid w:val="00C323C3"/>
    <w:rsid w:val="00C32698"/>
    <w:rsid w:val="00C357E4"/>
    <w:rsid w:val="00C3751D"/>
    <w:rsid w:val="00C37D32"/>
    <w:rsid w:val="00C4010D"/>
    <w:rsid w:val="00C4031D"/>
    <w:rsid w:val="00C41095"/>
    <w:rsid w:val="00C439DE"/>
    <w:rsid w:val="00C43E5D"/>
    <w:rsid w:val="00C44B87"/>
    <w:rsid w:val="00C458A3"/>
    <w:rsid w:val="00C476CB"/>
    <w:rsid w:val="00C5158E"/>
    <w:rsid w:val="00C51DF9"/>
    <w:rsid w:val="00C5431A"/>
    <w:rsid w:val="00C56559"/>
    <w:rsid w:val="00C6016A"/>
    <w:rsid w:val="00C6154B"/>
    <w:rsid w:val="00C62268"/>
    <w:rsid w:val="00C64400"/>
    <w:rsid w:val="00C644E7"/>
    <w:rsid w:val="00C6499E"/>
    <w:rsid w:val="00C65CF2"/>
    <w:rsid w:val="00C66790"/>
    <w:rsid w:val="00C670CA"/>
    <w:rsid w:val="00C70127"/>
    <w:rsid w:val="00C716A0"/>
    <w:rsid w:val="00C71731"/>
    <w:rsid w:val="00C73C32"/>
    <w:rsid w:val="00C73F6E"/>
    <w:rsid w:val="00C75E97"/>
    <w:rsid w:val="00C76805"/>
    <w:rsid w:val="00C77AC7"/>
    <w:rsid w:val="00C802A9"/>
    <w:rsid w:val="00C82E14"/>
    <w:rsid w:val="00C83D1C"/>
    <w:rsid w:val="00C85FA7"/>
    <w:rsid w:val="00C8714F"/>
    <w:rsid w:val="00C87C63"/>
    <w:rsid w:val="00C929D0"/>
    <w:rsid w:val="00C92F1B"/>
    <w:rsid w:val="00C9494D"/>
    <w:rsid w:val="00C94BF2"/>
    <w:rsid w:val="00C96525"/>
    <w:rsid w:val="00C96565"/>
    <w:rsid w:val="00CA4868"/>
    <w:rsid w:val="00CA4C6C"/>
    <w:rsid w:val="00CA5DAC"/>
    <w:rsid w:val="00CA69A6"/>
    <w:rsid w:val="00CB3F95"/>
    <w:rsid w:val="00CC07F4"/>
    <w:rsid w:val="00CC1550"/>
    <w:rsid w:val="00CC1A3B"/>
    <w:rsid w:val="00CC4C5B"/>
    <w:rsid w:val="00CC5F8F"/>
    <w:rsid w:val="00CC6312"/>
    <w:rsid w:val="00CD1625"/>
    <w:rsid w:val="00CD2D8B"/>
    <w:rsid w:val="00CD3129"/>
    <w:rsid w:val="00CD3F3A"/>
    <w:rsid w:val="00CD511F"/>
    <w:rsid w:val="00CD557F"/>
    <w:rsid w:val="00CD5614"/>
    <w:rsid w:val="00CD6060"/>
    <w:rsid w:val="00CD796A"/>
    <w:rsid w:val="00CE1145"/>
    <w:rsid w:val="00CE27A6"/>
    <w:rsid w:val="00CE36AD"/>
    <w:rsid w:val="00CE3819"/>
    <w:rsid w:val="00CE6FE3"/>
    <w:rsid w:val="00CF21E6"/>
    <w:rsid w:val="00CF3682"/>
    <w:rsid w:val="00CF3803"/>
    <w:rsid w:val="00CF4CF7"/>
    <w:rsid w:val="00CF5E84"/>
    <w:rsid w:val="00CF7C1A"/>
    <w:rsid w:val="00D03A2D"/>
    <w:rsid w:val="00D03E25"/>
    <w:rsid w:val="00D042A1"/>
    <w:rsid w:val="00D0486F"/>
    <w:rsid w:val="00D04EF5"/>
    <w:rsid w:val="00D05BE0"/>
    <w:rsid w:val="00D05D49"/>
    <w:rsid w:val="00D05FF7"/>
    <w:rsid w:val="00D066A3"/>
    <w:rsid w:val="00D0695D"/>
    <w:rsid w:val="00D07415"/>
    <w:rsid w:val="00D0799E"/>
    <w:rsid w:val="00D07C88"/>
    <w:rsid w:val="00D1013A"/>
    <w:rsid w:val="00D1170E"/>
    <w:rsid w:val="00D133BE"/>
    <w:rsid w:val="00D13709"/>
    <w:rsid w:val="00D14E1F"/>
    <w:rsid w:val="00D15AB6"/>
    <w:rsid w:val="00D15C01"/>
    <w:rsid w:val="00D20069"/>
    <w:rsid w:val="00D22F17"/>
    <w:rsid w:val="00D24F56"/>
    <w:rsid w:val="00D276FD"/>
    <w:rsid w:val="00D31560"/>
    <w:rsid w:val="00D31DCB"/>
    <w:rsid w:val="00D32310"/>
    <w:rsid w:val="00D332D6"/>
    <w:rsid w:val="00D34EE3"/>
    <w:rsid w:val="00D36FFF"/>
    <w:rsid w:val="00D37A74"/>
    <w:rsid w:val="00D37ACA"/>
    <w:rsid w:val="00D405BC"/>
    <w:rsid w:val="00D4080B"/>
    <w:rsid w:val="00D408D7"/>
    <w:rsid w:val="00D4166C"/>
    <w:rsid w:val="00D4560B"/>
    <w:rsid w:val="00D45F7A"/>
    <w:rsid w:val="00D46219"/>
    <w:rsid w:val="00D46254"/>
    <w:rsid w:val="00D47144"/>
    <w:rsid w:val="00D47B64"/>
    <w:rsid w:val="00D47E86"/>
    <w:rsid w:val="00D5069C"/>
    <w:rsid w:val="00D51797"/>
    <w:rsid w:val="00D51FC2"/>
    <w:rsid w:val="00D5230D"/>
    <w:rsid w:val="00D5263B"/>
    <w:rsid w:val="00D526C9"/>
    <w:rsid w:val="00D532F2"/>
    <w:rsid w:val="00D54CEB"/>
    <w:rsid w:val="00D5718E"/>
    <w:rsid w:val="00D578A6"/>
    <w:rsid w:val="00D607E5"/>
    <w:rsid w:val="00D60B1D"/>
    <w:rsid w:val="00D616ED"/>
    <w:rsid w:val="00D627AD"/>
    <w:rsid w:val="00D629D8"/>
    <w:rsid w:val="00D63C29"/>
    <w:rsid w:val="00D66F43"/>
    <w:rsid w:val="00D67CBD"/>
    <w:rsid w:val="00D71DFD"/>
    <w:rsid w:val="00D72306"/>
    <w:rsid w:val="00D72F98"/>
    <w:rsid w:val="00D7429D"/>
    <w:rsid w:val="00D746A4"/>
    <w:rsid w:val="00D75F26"/>
    <w:rsid w:val="00D7604E"/>
    <w:rsid w:val="00D775B5"/>
    <w:rsid w:val="00D8139D"/>
    <w:rsid w:val="00D82035"/>
    <w:rsid w:val="00D8217D"/>
    <w:rsid w:val="00D82293"/>
    <w:rsid w:val="00D85553"/>
    <w:rsid w:val="00D85BF3"/>
    <w:rsid w:val="00D85CB0"/>
    <w:rsid w:val="00D87047"/>
    <w:rsid w:val="00D913CA"/>
    <w:rsid w:val="00D92C71"/>
    <w:rsid w:val="00D93308"/>
    <w:rsid w:val="00D958D2"/>
    <w:rsid w:val="00D96179"/>
    <w:rsid w:val="00D968DC"/>
    <w:rsid w:val="00D97331"/>
    <w:rsid w:val="00DA3040"/>
    <w:rsid w:val="00DA4DDE"/>
    <w:rsid w:val="00DA56F7"/>
    <w:rsid w:val="00DA5A24"/>
    <w:rsid w:val="00DB03F0"/>
    <w:rsid w:val="00DB0896"/>
    <w:rsid w:val="00DB1909"/>
    <w:rsid w:val="00DB241F"/>
    <w:rsid w:val="00DB335A"/>
    <w:rsid w:val="00DB3A26"/>
    <w:rsid w:val="00DB5BC6"/>
    <w:rsid w:val="00DB672E"/>
    <w:rsid w:val="00DB6BE1"/>
    <w:rsid w:val="00DB786B"/>
    <w:rsid w:val="00DC2038"/>
    <w:rsid w:val="00DC23CA"/>
    <w:rsid w:val="00DC2659"/>
    <w:rsid w:val="00DC2D2F"/>
    <w:rsid w:val="00DC3E16"/>
    <w:rsid w:val="00DC5833"/>
    <w:rsid w:val="00DC6217"/>
    <w:rsid w:val="00DC6EDE"/>
    <w:rsid w:val="00DC6EEE"/>
    <w:rsid w:val="00DD0FCF"/>
    <w:rsid w:val="00DD3885"/>
    <w:rsid w:val="00DD393C"/>
    <w:rsid w:val="00DD3A0B"/>
    <w:rsid w:val="00DD475F"/>
    <w:rsid w:val="00DD4EE8"/>
    <w:rsid w:val="00DD6BB7"/>
    <w:rsid w:val="00DE26DA"/>
    <w:rsid w:val="00DE2CB3"/>
    <w:rsid w:val="00DE2CD0"/>
    <w:rsid w:val="00DE3973"/>
    <w:rsid w:val="00DE548B"/>
    <w:rsid w:val="00DE6C46"/>
    <w:rsid w:val="00DF1510"/>
    <w:rsid w:val="00DF2CB3"/>
    <w:rsid w:val="00DF2EB3"/>
    <w:rsid w:val="00DF4621"/>
    <w:rsid w:val="00DF4BDA"/>
    <w:rsid w:val="00DF66E0"/>
    <w:rsid w:val="00DF6CDA"/>
    <w:rsid w:val="00DF73E7"/>
    <w:rsid w:val="00DF7E31"/>
    <w:rsid w:val="00E00FDB"/>
    <w:rsid w:val="00E01134"/>
    <w:rsid w:val="00E03D9B"/>
    <w:rsid w:val="00E03DAD"/>
    <w:rsid w:val="00E064E4"/>
    <w:rsid w:val="00E10D16"/>
    <w:rsid w:val="00E1652D"/>
    <w:rsid w:val="00E21D95"/>
    <w:rsid w:val="00E25C5D"/>
    <w:rsid w:val="00E26205"/>
    <w:rsid w:val="00E2691D"/>
    <w:rsid w:val="00E303BD"/>
    <w:rsid w:val="00E315F6"/>
    <w:rsid w:val="00E32C4A"/>
    <w:rsid w:val="00E32DB7"/>
    <w:rsid w:val="00E32E8D"/>
    <w:rsid w:val="00E33D53"/>
    <w:rsid w:val="00E350F7"/>
    <w:rsid w:val="00E352DB"/>
    <w:rsid w:val="00E35D7D"/>
    <w:rsid w:val="00E41AA1"/>
    <w:rsid w:val="00E43721"/>
    <w:rsid w:val="00E45F6F"/>
    <w:rsid w:val="00E4672F"/>
    <w:rsid w:val="00E4778B"/>
    <w:rsid w:val="00E51A8D"/>
    <w:rsid w:val="00E55BD0"/>
    <w:rsid w:val="00E57253"/>
    <w:rsid w:val="00E57FE8"/>
    <w:rsid w:val="00E61D0E"/>
    <w:rsid w:val="00E62910"/>
    <w:rsid w:val="00E633AC"/>
    <w:rsid w:val="00E642DE"/>
    <w:rsid w:val="00E658D0"/>
    <w:rsid w:val="00E65B56"/>
    <w:rsid w:val="00E65E4C"/>
    <w:rsid w:val="00E66533"/>
    <w:rsid w:val="00E6758E"/>
    <w:rsid w:val="00E67846"/>
    <w:rsid w:val="00E71525"/>
    <w:rsid w:val="00E71D10"/>
    <w:rsid w:val="00E728D9"/>
    <w:rsid w:val="00E730A5"/>
    <w:rsid w:val="00E73A0B"/>
    <w:rsid w:val="00E753FD"/>
    <w:rsid w:val="00E75E91"/>
    <w:rsid w:val="00E75ED6"/>
    <w:rsid w:val="00E75F61"/>
    <w:rsid w:val="00E760E7"/>
    <w:rsid w:val="00E8124E"/>
    <w:rsid w:val="00E815F1"/>
    <w:rsid w:val="00E82E33"/>
    <w:rsid w:val="00E833BC"/>
    <w:rsid w:val="00E83E22"/>
    <w:rsid w:val="00E84E7B"/>
    <w:rsid w:val="00E86106"/>
    <w:rsid w:val="00E87375"/>
    <w:rsid w:val="00E87552"/>
    <w:rsid w:val="00E900FB"/>
    <w:rsid w:val="00E91B07"/>
    <w:rsid w:val="00E93354"/>
    <w:rsid w:val="00E937C5"/>
    <w:rsid w:val="00E93803"/>
    <w:rsid w:val="00E93B31"/>
    <w:rsid w:val="00E953C0"/>
    <w:rsid w:val="00E9563F"/>
    <w:rsid w:val="00E96CCD"/>
    <w:rsid w:val="00EA1829"/>
    <w:rsid w:val="00EA1BA4"/>
    <w:rsid w:val="00EA3C86"/>
    <w:rsid w:val="00EA4064"/>
    <w:rsid w:val="00EA44B6"/>
    <w:rsid w:val="00EA4BFD"/>
    <w:rsid w:val="00EB01F1"/>
    <w:rsid w:val="00EB163E"/>
    <w:rsid w:val="00EB183F"/>
    <w:rsid w:val="00EB215E"/>
    <w:rsid w:val="00EB2840"/>
    <w:rsid w:val="00EB3C7A"/>
    <w:rsid w:val="00EB5025"/>
    <w:rsid w:val="00EB52B1"/>
    <w:rsid w:val="00EB55FC"/>
    <w:rsid w:val="00EB5B0B"/>
    <w:rsid w:val="00EB72E9"/>
    <w:rsid w:val="00EC035E"/>
    <w:rsid w:val="00EC0F35"/>
    <w:rsid w:val="00EC0F4C"/>
    <w:rsid w:val="00EC1630"/>
    <w:rsid w:val="00EC2BC3"/>
    <w:rsid w:val="00EC494A"/>
    <w:rsid w:val="00EC595E"/>
    <w:rsid w:val="00ED0168"/>
    <w:rsid w:val="00ED0ACF"/>
    <w:rsid w:val="00ED1EA8"/>
    <w:rsid w:val="00ED2329"/>
    <w:rsid w:val="00ED2D07"/>
    <w:rsid w:val="00ED332E"/>
    <w:rsid w:val="00ED5119"/>
    <w:rsid w:val="00ED5C15"/>
    <w:rsid w:val="00ED6766"/>
    <w:rsid w:val="00ED67AA"/>
    <w:rsid w:val="00ED68DE"/>
    <w:rsid w:val="00EE0264"/>
    <w:rsid w:val="00EE028F"/>
    <w:rsid w:val="00EE0299"/>
    <w:rsid w:val="00EE06D8"/>
    <w:rsid w:val="00EE0E4D"/>
    <w:rsid w:val="00EE1E7A"/>
    <w:rsid w:val="00EE2266"/>
    <w:rsid w:val="00EE297B"/>
    <w:rsid w:val="00EE2C8F"/>
    <w:rsid w:val="00EE5D5F"/>
    <w:rsid w:val="00EE5DAB"/>
    <w:rsid w:val="00EE68F8"/>
    <w:rsid w:val="00EF29A9"/>
    <w:rsid w:val="00EF3A10"/>
    <w:rsid w:val="00EF59B7"/>
    <w:rsid w:val="00EF74C0"/>
    <w:rsid w:val="00EF78A3"/>
    <w:rsid w:val="00F0126F"/>
    <w:rsid w:val="00F015FF"/>
    <w:rsid w:val="00F0176A"/>
    <w:rsid w:val="00F02624"/>
    <w:rsid w:val="00F02B40"/>
    <w:rsid w:val="00F02BE2"/>
    <w:rsid w:val="00F03830"/>
    <w:rsid w:val="00F03E63"/>
    <w:rsid w:val="00F07F8F"/>
    <w:rsid w:val="00F10DBB"/>
    <w:rsid w:val="00F1204C"/>
    <w:rsid w:val="00F12C37"/>
    <w:rsid w:val="00F13C56"/>
    <w:rsid w:val="00F143AC"/>
    <w:rsid w:val="00F150DB"/>
    <w:rsid w:val="00F15E0E"/>
    <w:rsid w:val="00F15E2D"/>
    <w:rsid w:val="00F15E49"/>
    <w:rsid w:val="00F171D8"/>
    <w:rsid w:val="00F17ABC"/>
    <w:rsid w:val="00F17FBC"/>
    <w:rsid w:val="00F205F0"/>
    <w:rsid w:val="00F20DB5"/>
    <w:rsid w:val="00F20ECB"/>
    <w:rsid w:val="00F23937"/>
    <w:rsid w:val="00F24DB7"/>
    <w:rsid w:val="00F256BA"/>
    <w:rsid w:val="00F25E1A"/>
    <w:rsid w:val="00F2664F"/>
    <w:rsid w:val="00F304AF"/>
    <w:rsid w:val="00F32C93"/>
    <w:rsid w:val="00F33638"/>
    <w:rsid w:val="00F34524"/>
    <w:rsid w:val="00F34F28"/>
    <w:rsid w:val="00F364AA"/>
    <w:rsid w:val="00F375BE"/>
    <w:rsid w:val="00F40862"/>
    <w:rsid w:val="00F4297B"/>
    <w:rsid w:val="00F432CA"/>
    <w:rsid w:val="00F43555"/>
    <w:rsid w:val="00F43A5E"/>
    <w:rsid w:val="00F45FEC"/>
    <w:rsid w:val="00F478B8"/>
    <w:rsid w:val="00F51180"/>
    <w:rsid w:val="00F53C33"/>
    <w:rsid w:val="00F561E5"/>
    <w:rsid w:val="00F63E9D"/>
    <w:rsid w:val="00F66064"/>
    <w:rsid w:val="00F6648E"/>
    <w:rsid w:val="00F67A0D"/>
    <w:rsid w:val="00F67CFD"/>
    <w:rsid w:val="00F7055C"/>
    <w:rsid w:val="00F710D3"/>
    <w:rsid w:val="00F712B1"/>
    <w:rsid w:val="00F718D2"/>
    <w:rsid w:val="00F71F92"/>
    <w:rsid w:val="00F7243F"/>
    <w:rsid w:val="00F7352E"/>
    <w:rsid w:val="00F73C8D"/>
    <w:rsid w:val="00F755EA"/>
    <w:rsid w:val="00F75DED"/>
    <w:rsid w:val="00F76984"/>
    <w:rsid w:val="00F77036"/>
    <w:rsid w:val="00F77485"/>
    <w:rsid w:val="00F81AA3"/>
    <w:rsid w:val="00F81D84"/>
    <w:rsid w:val="00F82FD3"/>
    <w:rsid w:val="00F84E98"/>
    <w:rsid w:val="00F90B26"/>
    <w:rsid w:val="00F91E4A"/>
    <w:rsid w:val="00F9473A"/>
    <w:rsid w:val="00F964F3"/>
    <w:rsid w:val="00F96FF0"/>
    <w:rsid w:val="00F9725B"/>
    <w:rsid w:val="00FA0EDC"/>
    <w:rsid w:val="00FA180E"/>
    <w:rsid w:val="00FA1FE9"/>
    <w:rsid w:val="00FA20C3"/>
    <w:rsid w:val="00FA3664"/>
    <w:rsid w:val="00FA4931"/>
    <w:rsid w:val="00FA6149"/>
    <w:rsid w:val="00FA7500"/>
    <w:rsid w:val="00FB0D7A"/>
    <w:rsid w:val="00FB374F"/>
    <w:rsid w:val="00FB4477"/>
    <w:rsid w:val="00FB5795"/>
    <w:rsid w:val="00FB615E"/>
    <w:rsid w:val="00FB6460"/>
    <w:rsid w:val="00FB7AF5"/>
    <w:rsid w:val="00FC068C"/>
    <w:rsid w:val="00FC26AE"/>
    <w:rsid w:val="00FC2C55"/>
    <w:rsid w:val="00FC3E47"/>
    <w:rsid w:val="00FC413E"/>
    <w:rsid w:val="00FC4D90"/>
    <w:rsid w:val="00FC61E4"/>
    <w:rsid w:val="00FD30E9"/>
    <w:rsid w:val="00FD33BC"/>
    <w:rsid w:val="00FD5A30"/>
    <w:rsid w:val="00FD63EF"/>
    <w:rsid w:val="00FE3053"/>
    <w:rsid w:val="00FE3D66"/>
    <w:rsid w:val="00FE4C81"/>
    <w:rsid w:val="00FE6AAC"/>
    <w:rsid w:val="00FF2D06"/>
    <w:rsid w:val="00FF449B"/>
    <w:rsid w:val="00FF4D4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qFormat="1"/>
    <w:lsdException w:name="toc 5" w:uiPriority="1" w:qFormat="1"/>
    <w:lsdException w:name="toc 6" w:uiPriority="1" w:qFormat="1"/>
    <w:lsdException w:name="toc 7" w:uiPriority="1" w:qFormat="1"/>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3A0B"/>
    <w:pPr>
      <w:jc w:val="both"/>
    </w:pPr>
    <w:rPr>
      <w:rFonts w:ascii="Times New Roman" w:hAnsi="Times New Roman"/>
      <w:sz w:val="24"/>
    </w:rPr>
  </w:style>
  <w:style w:type="paragraph" w:styleId="Heading1">
    <w:name w:val="heading 1"/>
    <w:basedOn w:val="Normal"/>
    <w:link w:val="Heading1Char"/>
    <w:uiPriority w:val="1"/>
    <w:qFormat/>
    <w:rsid w:val="00166320"/>
    <w:pPr>
      <w:widowControl w:val="0"/>
      <w:autoSpaceDE w:val="0"/>
      <w:autoSpaceDN w:val="0"/>
      <w:spacing w:before="6" w:after="0" w:line="360" w:lineRule="auto"/>
      <w:ind w:left="948" w:hanging="361"/>
      <w:jc w:val="center"/>
      <w:outlineLvl w:val="0"/>
    </w:pPr>
    <w:rPr>
      <w:rFonts w:eastAsia="Times New Roman" w:cs="Times New Roman"/>
      <w:b/>
      <w:bCs/>
      <w:szCs w:val="24"/>
      <w:lang w:val="id"/>
    </w:rPr>
  </w:style>
  <w:style w:type="paragraph" w:styleId="Heading2">
    <w:name w:val="heading 2"/>
    <w:basedOn w:val="Normal"/>
    <w:next w:val="Normal"/>
    <w:link w:val="Heading2Char"/>
    <w:uiPriority w:val="9"/>
    <w:unhideWhenUsed/>
    <w:qFormat/>
    <w:rsid w:val="00985714"/>
    <w:pPr>
      <w:keepNext/>
      <w:keepLines/>
      <w:numPr>
        <w:numId w:val="49"/>
      </w:numPr>
      <w:spacing w:after="0" w:line="360" w:lineRule="auto"/>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C6EEE"/>
    <w:pPr>
      <w:keepNext/>
      <w:keepLines/>
      <w:numPr>
        <w:numId w:val="51"/>
      </w:numPr>
      <w:spacing w:after="0" w:line="36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9316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274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7401"/>
    <w:rPr>
      <w:rFonts w:ascii="Tahoma" w:hAnsi="Tahoma" w:cs="Tahoma"/>
      <w:sz w:val="16"/>
      <w:szCs w:val="16"/>
    </w:rPr>
  </w:style>
  <w:style w:type="paragraph" w:styleId="ListParagraph">
    <w:name w:val="List Paragraph"/>
    <w:aliases w:val="UGEX'Z,sub3bab,Head 5,heading 1"/>
    <w:basedOn w:val="Normal"/>
    <w:link w:val="ListParagraphChar"/>
    <w:uiPriority w:val="34"/>
    <w:qFormat/>
    <w:rsid w:val="00F17FBC"/>
    <w:pPr>
      <w:ind w:left="720"/>
      <w:contextualSpacing/>
    </w:pPr>
  </w:style>
  <w:style w:type="paragraph" w:styleId="FootnoteText">
    <w:name w:val="footnote text"/>
    <w:basedOn w:val="Normal"/>
    <w:link w:val="FootnoteTextChar"/>
    <w:uiPriority w:val="99"/>
    <w:semiHidden/>
    <w:unhideWhenUsed/>
    <w:rsid w:val="003B527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B527D"/>
    <w:rPr>
      <w:sz w:val="20"/>
      <w:szCs w:val="20"/>
    </w:rPr>
  </w:style>
  <w:style w:type="character" w:styleId="FootnoteReference">
    <w:name w:val="footnote reference"/>
    <w:basedOn w:val="DefaultParagraphFont"/>
    <w:uiPriority w:val="99"/>
    <w:semiHidden/>
    <w:unhideWhenUsed/>
    <w:rsid w:val="003B527D"/>
    <w:rPr>
      <w:vertAlign w:val="superscript"/>
    </w:rPr>
  </w:style>
  <w:style w:type="character" w:customStyle="1" w:styleId="Heading1Char">
    <w:name w:val="Heading 1 Char"/>
    <w:basedOn w:val="DefaultParagraphFont"/>
    <w:link w:val="Heading1"/>
    <w:uiPriority w:val="1"/>
    <w:rsid w:val="00166320"/>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D20A8"/>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AD20A8"/>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AD20A8"/>
    <w:pPr>
      <w:widowControl w:val="0"/>
      <w:autoSpaceDE w:val="0"/>
      <w:autoSpaceDN w:val="0"/>
      <w:spacing w:after="0" w:line="240" w:lineRule="auto"/>
      <w:ind w:left="108"/>
    </w:pPr>
    <w:rPr>
      <w:rFonts w:eastAsia="Times New Roman" w:cs="Times New Roman"/>
      <w:lang w:val="id"/>
    </w:rPr>
  </w:style>
  <w:style w:type="paragraph" w:styleId="Header">
    <w:name w:val="header"/>
    <w:basedOn w:val="Normal"/>
    <w:link w:val="HeaderChar"/>
    <w:uiPriority w:val="99"/>
    <w:unhideWhenUsed/>
    <w:rsid w:val="00AD20A8"/>
    <w:pPr>
      <w:widowControl w:val="0"/>
      <w:tabs>
        <w:tab w:val="center" w:pos="4513"/>
        <w:tab w:val="right" w:pos="9026"/>
      </w:tabs>
      <w:autoSpaceDE w:val="0"/>
      <w:autoSpaceDN w:val="0"/>
      <w:spacing w:after="0" w:line="240" w:lineRule="auto"/>
    </w:pPr>
    <w:rPr>
      <w:rFonts w:eastAsia="Times New Roman" w:cs="Times New Roman"/>
      <w:lang w:val="id"/>
    </w:rPr>
  </w:style>
  <w:style w:type="character" w:customStyle="1" w:styleId="HeaderChar">
    <w:name w:val="Header Char"/>
    <w:basedOn w:val="DefaultParagraphFont"/>
    <w:link w:val="Header"/>
    <w:uiPriority w:val="99"/>
    <w:rsid w:val="00AD20A8"/>
    <w:rPr>
      <w:rFonts w:ascii="Times New Roman" w:eastAsia="Times New Roman" w:hAnsi="Times New Roman" w:cs="Times New Roman"/>
      <w:lang w:val="id"/>
    </w:rPr>
  </w:style>
  <w:style w:type="paragraph" w:styleId="Footer">
    <w:name w:val="footer"/>
    <w:basedOn w:val="Normal"/>
    <w:link w:val="FooterChar"/>
    <w:uiPriority w:val="99"/>
    <w:unhideWhenUsed/>
    <w:rsid w:val="00AD20A8"/>
    <w:pPr>
      <w:widowControl w:val="0"/>
      <w:tabs>
        <w:tab w:val="center" w:pos="4513"/>
        <w:tab w:val="right" w:pos="9026"/>
      </w:tabs>
      <w:autoSpaceDE w:val="0"/>
      <w:autoSpaceDN w:val="0"/>
      <w:spacing w:after="0" w:line="240" w:lineRule="auto"/>
    </w:pPr>
    <w:rPr>
      <w:rFonts w:eastAsia="Times New Roman" w:cs="Times New Roman"/>
      <w:lang w:val="id"/>
    </w:rPr>
  </w:style>
  <w:style w:type="character" w:customStyle="1" w:styleId="FooterChar">
    <w:name w:val="Footer Char"/>
    <w:basedOn w:val="DefaultParagraphFont"/>
    <w:link w:val="Footer"/>
    <w:uiPriority w:val="99"/>
    <w:rsid w:val="00AD20A8"/>
    <w:rPr>
      <w:rFonts w:ascii="Times New Roman" w:eastAsia="Times New Roman" w:hAnsi="Times New Roman" w:cs="Times New Roman"/>
      <w:lang w:val="id"/>
    </w:rPr>
  </w:style>
  <w:style w:type="table" w:styleId="TableGrid">
    <w:name w:val="Table Grid"/>
    <w:basedOn w:val="TableNormal"/>
    <w:uiPriority w:val="59"/>
    <w:rsid w:val="001411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uiPriority w:val="39"/>
    <w:qFormat/>
    <w:rsid w:val="001411A3"/>
    <w:pPr>
      <w:widowControl w:val="0"/>
      <w:autoSpaceDE w:val="0"/>
      <w:autoSpaceDN w:val="0"/>
      <w:spacing w:before="245" w:after="0" w:line="240" w:lineRule="auto"/>
      <w:ind w:left="588"/>
    </w:pPr>
    <w:rPr>
      <w:rFonts w:eastAsia="Times New Roman" w:cs="Times New Roman"/>
      <w:b/>
      <w:bCs/>
      <w:szCs w:val="24"/>
      <w:lang w:val="id"/>
    </w:rPr>
  </w:style>
  <w:style w:type="paragraph" w:styleId="TOC2">
    <w:name w:val="toc 2"/>
    <w:basedOn w:val="Normal"/>
    <w:uiPriority w:val="39"/>
    <w:qFormat/>
    <w:rsid w:val="001411A3"/>
    <w:pPr>
      <w:widowControl w:val="0"/>
      <w:autoSpaceDE w:val="0"/>
      <w:autoSpaceDN w:val="0"/>
      <w:spacing w:before="43" w:after="0" w:line="240" w:lineRule="auto"/>
      <w:ind w:left="588"/>
    </w:pPr>
    <w:rPr>
      <w:rFonts w:eastAsia="Times New Roman" w:cs="Times New Roman"/>
      <w:b/>
      <w:bCs/>
      <w:i/>
      <w:iCs/>
      <w:lang w:val="id"/>
    </w:rPr>
  </w:style>
  <w:style w:type="paragraph" w:styleId="TOC3">
    <w:name w:val="toc 3"/>
    <w:basedOn w:val="Normal"/>
    <w:uiPriority w:val="39"/>
    <w:qFormat/>
    <w:rsid w:val="001411A3"/>
    <w:pPr>
      <w:widowControl w:val="0"/>
      <w:autoSpaceDE w:val="0"/>
      <w:autoSpaceDN w:val="0"/>
      <w:spacing w:before="20" w:after="0" w:line="240" w:lineRule="auto"/>
      <w:ind w:left="874" w:right="881"/>
      <w:jc w:val="center"/>
    </w:pPr>
    <w:rPr>
      <w:rFonts w:eastAsia="Times New Roman" w:cs="Times New Roman"/>
      <w:szCs w:val="24"/>
      <w:lang w:val="id"/>
    </w:rPr>
  </w:style>
  <w:style w:type="paragraph" w:styleId="TOC4">
    <w:name w:val="toc 4"/>
    <w:basedOn w:val="Normal"/>
    <w:uiPriority w:val="1"/>
    <w:qFormat/>
    <w:rsid w:val="001411A3"/>
    <w:pPr>
      <w:widowControl w:val="0"/>
      <w:autoSpaceDE w:val="0"/>
      <w:autoSpaceDN w:val="0"/>
      <w:spacing w:before="46" w:after="0" w:line="240" w:lineRule="auto"/>
      <w:ind w:left="1308" w:hanging="361"/>
    </w:pPr>
    <w:rPr>
      <w:rFonts w:eastAsia="Times New Roman" w:cs="Times New Roman"/>
      <w:b/>
      <w:bCs/>
      <w:szCs w:val="24"/>
      <w:lang w:val="id"/>
    </w:rPr>
  </w:style>
  <w:style w:type="paragraph" w:styleId="TOC5">
    <w:name w:val="toc 5"/>
    <w:basedOn w:val="Normal"/>
    <w:uiPriority w:val="1"/>
    <w:qFormat/>
    <w:rsid w:val="001411A3"/>
    <w:pPr>
      <w:widowControl w:val="0"/>
      <w:autoSpaceDE w:val="0"/>
      <w:autoSpaceDN w:val="0"/>
      <w:spacing w:before="41" w:after="0" w:line="240" w:lineRule="auto"/>
      <w:ind w:left="1308" w:hanging="361"/>
    </w:pPr>
    <w:rPr>
      <w:rFonts w:eastAsia="Times New Roman" w:cs="Times New Roman"/>
      <w:szCs w:val="24"/>
      <w:lang w:val="id"/>
    </w:rPr>
  </w:style>
  <w:style w:type="paragraph" w:styleId="TOC6">
    <w:name w:val="toc 6"/>
    <w:basedOn w:val="Normal"/>
    <w:uiPriority w:val="1"/>
    <w:qFormat/>
    <w:rsid w:val="001411A3"/>
    <w:pPr>
      <w:widowControl w:val="0"/>
      <w:autoSpaceDE w:val="0"/>
      <w:autoSpaceDN w:val="0"/>
      <w:spacing w:before="41" w:after="0" w:line="240" w:lineRule="auto"/>
      <w:ind w:left="1668" w:hanging="361"/>
    </w:pPr>
    <w:rPr>
      <w:rFonts w:eastAsia="Times New Roman" w:cs="Times New Roman"/>
      <w:szCs w:val="24"/>
      <w:lang w:val="id"/>
    </w:rPr>
  </w:style>
  <w:style w:type="paragraph" w:styleId="TOC7">
    <w:name w:val="toc 7"/>
    <w:basedOn w:val="Normal"/>
    <w:uiPriority w:val="1"/>
    <w:qFormat/>
    <w:rsid w:val="001411A3"/>
    <w:pPr>
      <w:widowControl w:val="0"/>
      <w:autoSpaceDE w:val="0"/>
      <w:autoSpaceDN w:val="0"/>
      <w:spacing w:before="41" w:after="0" w:line="240" w:lineRule="auto"/>
      <w:ind w:left="2029" w:hanging="361"/>
    </w:pPr>
    <w:rPr>
      <w:rFonts w:eastAsia="Times New Roman" w:cs="Times New Roman"/>
      <w:szCs w:val="24"/>
      <w:lang w:val="id"/>
    </w:rPr>
  </w:style>
  <w:style w:type="character" w:customStyle="1" w:styleId="ListParagraphChar">
    <w:name w:val="List Paragraph Char"/>
    <w:aliases w:val="UGEX'Z Char,sub3bab Char,Head 5 Char,heading 1 Char"/>
    <w:link w:val="ListParagraph"/>
    <w:uiPriority w:val="34"/>
    <w:locked/>
    <w:rsid w:val="001411A3"/>
  </w:style>
  <w:style w:type="paragraph" w:customStyle="1" w:styleId="gambar">
    <w:name w:val="gambar"/>
    <w:basedOn w:val="Normal"/>
    <w:link w:val="gambarChar"/>
    <w:qFormat/>
    <w:rsid w:val="001411A3"/>
    <w:pPr>
      <w:spacing w:after="0" w:line="240" w:lineRule="auto"/>
      <w:jc w:val="center"/>
    </w:pPr>
    <w:rPr>
      <w:rFonts w:eastAsia="Times New Roman" w:cs="Times New Roman"/>
      <w:b/>
      <w:bCs/>
      <w:szCs w:val="24"/>
      <w:lang w:val="en-US"/>
      <w14:ligatures w14:val="standardContextual"/>
    </w:rPr>
  </w:style>
  <w:style w:type="character" w:customStyle="1" w:styleId="gambarChar">
    <w:name w:val="gambar Char"/>
    <w:basedOn w:val="DefaultParagraphFont"/>
    <w:link w:val="gambar"/>
    <w:rsid w:val="001411A3"/>
    <w:rPr>
      <w:rFonts w:ascii="Times New Roman" w:eastAsia="Times New Roman" w:hAnsi="Times New Roman" w:cs="Times New Roman"/>
      <w:b/>
      <w:bCs/>
      <w:sz w:val="24"/>
      <w:szCs w:val="24"/>
      <w:lang w:val="en-US"/>
      <w14:ligatures w14:val="standardContextual"/>
    </w:rPr>
  </w:style>
  <w:style w:type="character" w:customStyle="1" w:styleId="Heading2Char">
    <w:name w:val="Heading 2 Char"/>
    <w:basedOn w:val="DefaultParagraphFont"/>
    <w:link w:val="Heading2"/>
    <w:uiPriority w:val="9"/>
    <w:rsid w:val="0098571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DC6EEE"/>
    <w:rPr>
      <w:rFonts w:ascii="Times New Roman" w:eastAsiaTheme="majorEastAsia" w:hAnsi="Times New Roman" w:cstheme="majorBidi"/>
      <w:b/>
      <w:bCs/>
      <w:sz w:val="24"/>
    </w:rPr>
  </w:style>
  <w:style w:type="paragraph" w:customStyle="1" w:styleId="Default">
    <w:name w:val="Default"/>
    <w:rsid w:val="007A146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rsid w:val="00993169"/>
    <w:rPr>
      <w:rFonts w:asciiTheme="majorHAnsi" w:eastAsiaTheme="majorEastAsia" w:hAnsiTheme="majorHAnsi" w:cstheme="majorBidi"/>
      <w:b/>
      <w:bCs/>
      <w:i/>
      <w:iCs/>
      <w:color w:val="4F81BD" w:themeColor="accent1"/>
      <w:sz w:val="24"/>
    </w:rPr>
  </w:style>
  <w:style w:type="character" w:styleId="Hyperlink">
    <w:name w:val="Hyperlink"/>
    <w:uiPriority w:val="99"/>
    <w:unhideWhenUsed/>
    <w:rsid w:val="009C5EB1"/>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qFormat="1"/>
    <w:lsdException w:name="toc 5" w:uiPriority="1" w:qFormat="1"/>
    <w:lsdException w:name="toc 6" w:uiPriority="1" w:qFormat="1"/>
    <w:lsdException w:name="toc 7" w:uiPriority="1" w:qFormat="1"/>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3A0B"/>
    <w:pPr>
      <w:jc w:val="both"/>
    </w:pPr>
    <w:rPr>
      <w:rFonts w:ascii="Times New Roman" w:hAnsi="Times New Roman"/>
      <w:sz w:val="24"/>
    </w:rPr>
  </w:style>
  <w:style w:type="paragraph" w:styleId="Heading1">
    <w:name w:val="heading 1"/>
    <w:basedOn w:val="Normal"/>
    <w:link w:val="Heading1Char"/>
    <w:uiPriority w:val="1"/>
    <w:qFormat/>
    <w:rsid w:val="00166320"/>
    <w:pPr>
      <w:widowControl w:val="0"/>
      <w:autoSpaceDE w:val="0"/>
      <w:autoSpaceDN w:val="0"/>
      <w:spacing w:before="6" w:after="0" w:line="360" w:lineRule="auto"/>
      <w:ind w:left="948" w:hanging="361"/>
      <w:jc w:val="center"/>
      <w:outlineLvl w:val="0"/>
    </w:pPr>
    <w:rPr>
      <w:rFonts w:eastAsia="Times New Roman" w:cs="Times New Roman"/>
      <w:b/>
      <w:bCs/>
      <w:szCs w:val="24"/>
      <w:lang w:val="id"/>
    </w:rPr>
  </w:style>
  <w:style w:type="paragraph" w:styleId="Heading2">
    <w:name w:val="heading 2"/>
    <w:basedOn w:val="Normal"/>
    <w:next w:val="Normal"/>
    <w:link w:val="Heading2Char"/>
    <w:uiPriority w:val="9"/>
    <w:unhideWhenUsed/>
    <w:qFormat/>
    <w:rsid w:val="00985714"/>
    <w:pPr>
      <w:keepNext/>
      <w:keepLines/>
      <w:numPr>
        <w:numId w:val="49"/>
      </w:numPr>
      <w:spacing w:after="0" w:line="360" w:lineRule="auto"/>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C6EEE"/>
    <w:pPr>
      <w:keepNext/>
      <w:keepLines/>
      <w:numPr>
        <w:numId w:val="51"/>
      </w:numPr>
      <w:spacing w:after="0" w:line="36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9316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274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7401"/>
    <w:rPr>
      <w:rFonts w:ascii="Tahoma" w:hAnsi="Tahoma" w:cs="Tahoma"/>
      <w:sz w:val="16"/>
      <w:szCs w:val="16"/>
    </w:rPr>
  </w:style>
  <w:style w:type="paragraph" w:styleId="ListParagraph">
    <w:name w:val="List Paragraph"/>
    <w:aliases w:val="UGEX'Z,sub3bab,Head 5,heading 1"/>
    <w:basedOn w:val="Normal"/>
    <w:link w:val="ListParagraphChar"/>
    <w:uiPriority w:val="34"/>
    <w:qFormat/>
    <w:rsid w:val="00F17FBC"/>
    <w:pPr>
      <w:ind w:left="720"/>
      <w:contextualSpacing/>
    </w:pPr>
  </w:style>
  <w:style w:type="paragraph" w:styleId="FootnoteText">
    <w:name w:val="footnote text"/>
    <w:basedOn w:val="Normal"/>
    <w:link w:val="FootnoteTextChar"/>
    <w:uiPriority w:val="99"/>
    <w:semiHidden/>
    <w:unhideWhenUsed/>
    <w:rsid w:val="003B527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B527D"/>
    <w:rPr>
      <w:sz w:val="20"/>
      <w:szCs w:val="20"/>
    </w:rPr>
  </w:style>
  <w:style w:type="character" w:styleId="FootnoteReference">
    <w:name w:val="footnote reference"/>
    <w:basedOn w:val="DefaultParagraphFont"/>
    <w:uiPriority w:val="99"/>
    <w:semiHidden/>
    <w:unhideWhenUsed/>
    <w:rsid w:val="003B527D"/>
    <w:rPr>
      <w:vertAlign w:val="superscript"/>
    </w:rPr>
  </w:style>
  <w:style w:type="character" w:customStyle="1" w:styleId="Heading1Char">
    <w:name w:val="Heading 1 Char"/>
    <w:basedOn w:val="DefaultParagraphFont"/>
    <w:link w:val="Heading1"/>
    <w:uiPriority w:val="1"/>
    <w:rsid w:val="00166320"/>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D20A8"/>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AD20A8"/>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AD20A8"/>
    <w:pPr>
      <w:widowControl w:val="0"/>
      <w:autoSpaceDE w:val="0"/>
      <w:autoSpaceDN w:val="0"/>
      <w:spacing w:after="0" w:line="240" w:lineRule="auto"/>
      <w:ind w:left="108"/>
    </w:pPr>
    <w:rPr>
      <w:rFonts w:eastAsia="Times New Roman" w:cs="Times New Roman"/>
      <w:lang w:val="id"/>
    </w:rPr>
  </w:style>
  <w:style w:type="paragraph" w:styleId="Header">
    <w:name w:val="header"/>
    <w:basedOn w:val="Normal"/>
    <w:link w:val="HeaderChar"/>
    <w:uiPriority w:val="99"/>
    <w:unhideWhenUsed/>
    <w:rsid w:val="00AD20A8"/>
    <w:pPr>
      <w:widowControl w:val="0"/>
      <w:tabs>
        <w:tab w:val="center" w:pos="4513"/>
        <w:tab w:val="right" w:pos="9026"/>
      </w:tabs>
      <w:autoSpaceDE w:val="0"/>
      <w:autoSpaceDN w:val="0"/>
      <w:spacing w:after="0" w:line="240" w:lineRule="auto"/>
    </w:pPr>
    <w:rPr>
      <w:rFonts w:eastAsia="Times New Roman" w:cs="Times New Roman"/>
      <w:lang w:val="id"/>
    </w:rPr>
  </w:style>
  <w:style w:type="character" w:customStyle="1" w:styleId="HeaderChar">
    <w:name w:val="Header Char"/>
    <w:basedOn w:val="DefaultParagraphFont"/>
    <w:link w:val="Header"/>
    <w:uiPriority w:val="99"/>
    <w:rsid w:val="00AD20A8"/>
    <w:rPr>
      <w:rFonts w:ascii="Times New Roman" w:eastAsia="Times New Roman" w:hAnsi="Times New Roman" w:cs="Times New Roman"/>
      <w:lang w:val="id"/>
    </w:rPr>
  </w:style>
  <w:style w:type="paragraph" w:styleId="Footer">
    <w:name w:val="footer"/>
    <w:basedOn w:val="Normal"/>
    <w:link w:val="FooterChar"/>
    <w:uiPriority w:val="99"/>
    <w:unhideWhenUsed/>
    <w:rsid w:val="00AD20A8"/>
    <w:pPr>
      <w:widowControl w:val="0"/>
      <w:tabs>
        <w:tab w:val="center" w:pos="4513"/>
        <w:tab w:val="right" w:pos="9026"/>
      </w:tabs>
      <w:autoSpaceDE w:val="0"/>
      <w:autoSpaceDN w:val="0"/>
      <w:spacing w:after="0" w:line="240" w:lineRule="auto"/>
    </w:pPr>
    <w:rPr>
      <w:rFonts w:eastAsia="Times New Roman" w:cs="Times New Roman"/>
      <w:lang w:val="id"/>
    </w:rPr>
  </w:style>
  <w:style w:type="character" w:customStyle="1" w:styleId="FooterChar">
    <w:name w:val="Footer Char"/>
    <w:basedOn w:val="DefaultParagraphFont"/>
    <w:link w:val="Footer"/>
    <w:uiPriority w:val="99"/>
    <w:rsid w:val="00AD20A8"/>
    <w:rPr>
      <w:rFonts w:ascii="Times New Roman" w:eastAsia="Times New Roman" w:hAnsi="Times New Roman" w:cs="Times New Roman"/>
      <w:lang w:val="id"/>
    </w:rPr>
  </w:style>
  <w:style w:type="table" w:styleId="TableGrid">
    <w:name w:val="Table Grid"/>
    <w:basedOn w:val="TableNormal"/>
    <w:uiPriority w:val="59"/>
    <w:rsid w:val="001411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uiPriority w:val="39"/>
    <w:qFormat/>
    <w:rsid w:val="001411A3"/>
    <w:pPr>
      <w:widowControl w:val="0"/>
      <w:autoSpaceDE w:val="0"/>
      <w:autoSpaceDN w:val="0"/>
      <w:spacing w:before="245" w:after="0" w:line="240" w:lineRule="auto"/>
      <w:ind w:left="588"/>
    </w:pPr>
    <w:rPr>
      <w:rFonts w:eastAsia="Times New Roman" w:cs="Times New Roman"/>
      <w:b/>
      <w:bCs/>
      <w:szCs w:val="24"/>
      <w:lang w:val="id"/>
    </w:rPr>
  </w:style>
  <w:style w:type="paragraph" w:styleId="TOC2">
    <w:name w:val="toc 2"/>
    <w:basedOn w:val="Normal"/>
    <w:uiPriority w:val="39"/>
    <w:qFormat/>
    <w:rsid w:val="001411A3"/>
    <w:pPr>
      <w:widowControl w:val="0"/>
      <w:autoSpaceDE w:val="0"/>
      <w:autoSpaceDN w:val="0"/>
      <w:spacing w:before="43" w:after="0" w:line="240" w:lineRule="auto"/>
      <w:ind w:left="588"/>
    </w:pPr>
    <w:rPr>
      <w:rFonts w:eastAsia="Times New Roman" w:cs="Times New Roman"/>
      <w:b/>
      <w:bCs/>
      <w:i/>
      <w:iCs/>
      <w:lang w:val="id"/>
    </w:rPr>
  </w:style>
  <w:style w:type="paragraph" w:styleId="TOC3">
    <w:name w:val="toc 3"/>
    <w:basedOn w:val="Normal"/>
    <w:uiPriority w:val="39"/>
    <w:qFormat/>
    <w:rsid w:val="001411A3"/>
    <w:pPr>
      <w:widowControl w:val="0"/>
      <w:autoSpaceDE w:val="0"/>
      <w:autoSpaceDN w:val="0"/>
      <w:spacing w:before="20" w:after="0" w:line="240" w:lineRule="auto"/>
      <w:ind w:left="874" w:right="881"/>
      <w:jc w:val="center"/>
    </w:pPr>
    <w:rPr>
      <w:rFonts w:eastAsia="Times New Roman" w:cs="Times New Roman"/>
      <w:szCs w:val="24"/>
      <w:lang w:val="id"/>
    </w:rPr>
  </w:style>
  <w:style w:type="paragraph" w:styleId="TOC4">
    <w:name w:val="toc 4"/>
    <w:basedOn w:val="Normal"/>
    <w:uiPriority w:val="1"/>
    <w:qFormat/>
    <w:rsid w:val="001411A3"/>
    <w:pPr>
      <w:widowControl w:val="0"/>
      <w:autoSpaceDE w:val="0"/>
      <w:autoSpaceDN w:val="0"/>
      <w:spacing w:before="46" w:after="0" w:line="240" w:lineRule="auto"/>
      <w:ind w:left="1308" w:hanging="361"/>
    </w:pPr>
    <w:rPr>
      <w:rFonts w:eastAsia="Times New Roman" w:cs="Times New Roman"/>
      <w:b/>
      <w:bCs/>
      <w:szCs w:val="24"/>
      <w:lang w:val="id"/>
    </w:rPr>
  </w:style>
  <w:style w:type="paragraph" w:styleId="TOC5">
    <w:name w:val="toc 5"/>
    <w:basedOn w:val="Normal"/>
    <w:uiPriority w:val="1"/>
    <w:qFormat/>
    <w:rsid w:val="001411A3"/>
    <w:pPr>
      <w:widowControl w:val="0"/>
      <w:autoSpaceDE w:val="0"/>
      <w:autoSpaceDN w:val="0"/>
      <w:spacing w:before="41" w:after="0" w:line="240" w:lineRule="auto"/>
      <w:ind w:left="1308" w:hanging="361"/>
    </w:pPr>
    <w:rPr>
      <w:rFonts w:eastAsia="Times New Roman" w:cs="Times New Roman"/>
      <w:szCs w:val="24"/>
      <w:lang w:val="id"/>
    </w:rPr>
  </w:style>
  <w:style w:type="paragraph" w:styleId="TOC6">
    <w:name w:val="toc 6"/>
    <w:basedOn w:val="Normal"/>
    <w:uiPriority w:val="1"/>
    <w:qFormat/>
    <w:rsid w:val="001411A3"/>
    <w:pPr>
      <w:widowControl w:val="0"/>
      <w:autoSpaceDE w:val="0"/>
      <w:autoSpaceDN w:val="0"/>
      <w:spacing w:before="41" w:after="0" w:line="240" w:lineRule="auto"/>
      <w:ind w:left="1668" w:hanging="361"/>
    </w:pPr>
    <w:rPr>
      <w:rFonts w:eastAsia="Times New Roman" w:cs="Times New Roman"/>
      <w:szCs w:val="24"/>
      <w:lang w:val="id"/>
    </w:rPr>
  </w:style>
  <w:style w:type="paragraph" w:styleId="TOC7">
    <w:name w:val="toc 7"/>
    <w:basedOn w:val="Normal"/>
    <w:uiPriority w:val="1"/>
    <w:qFormat/>
    <w:rsid w:val="001411A3"/>
    <w:pPr>
      <w:widowControl w:val="0"/>
      <w:autoSpaceDE w:val="0"/>
      <w:autoSpaceDN w:val="0"/>
      <w:spacing w:before="41" w:after="0" w:line="240" w:lineRule="auto"/>
      <w:ind w:left="2029" w:hanging="361"/>
    </w:pPr>
    <w:rPr>
      <w:rFonts w:eastAsia="Times New Roman" w:cs="Times New Roman"/>
      <w:szCs w:val="24"/>
      <w:lang w:val="id"/>
    </w:rPr>
  </w:style>
  <w:style w:type="character" w:customStyle="1" w:styleId="ListParagraphChar">
    <w:name w:val="List Paragraph Char"/>
    <w:aliases w:val="UGEX'Z Char,sub3bab Char,Head 5 Char,heading 1 Char"/>
    <w:link w:val="ListParagraph"/>
    <w:uiPriority w:val="34"/>
    <w:locked/>
    <w:rsid w:val="001411A3"/>
  </w:style>
  <w:style w:type="paragraph" w:customStyle="1" w:styleId="gambar">
    <w:name w:val="gambar"/>
    <w:basedOn w:val="Normal"/>
    <w:link w:val="gambarChar"/>
    <w:qFormat/>
    <w:rsid w:val="001411A3"/>
    <w:pPr>
      <w:spacing w:after="0" w:line="240" w:lineRule="auto"/>
      <w:jc w:val="center"/>
    </w:pPr>
    <w:rPr>
      <w:rFonts w:eastAsia="Times New Roman" w:cs="Times New Roman"/>
      <w:b/>
      <w:bCs/>
      <w:szCs w:val="24"/>
      <w:lang w:val="en-US"/>
      <w14:ligatures w14:val="standardContextual"/>
    </w:rPr>
  </w:style>
  <w:style w:type="character" w:customStyle="1" w:styleId="gambarChar">
    <w:name w:val="gambar Char"/>
    <w:basedOn w:val="DefaultParagraphFont"/>
    <w:link w:val="gambar"/>
    <w:rsid w:val="001411A3"/>
    <w:rPr>
      <w:rFonts w:ascii="Times New Roman" w:eastAsia="Times New Roman" w:hAnsi="Times New Roman" w:cs="Times New Roman"/>
      <w:b/>
      <w:bCs/>
      <w:sz w:val="24"/>
      <w:szCs w:val="24"/>
      <w:lang w:val="en-US"/>
      <w14:ligatures w14:val="standardContextual"/>
    </w:rPr>
  </w:style>
  <w:style w:type="character" w:customStyle="1" w:styleId="Heading2Char">
    <w:name w:val="Heading 2 Char"/>
    <w:basedOn w:val="DefaultParagraphFont"/>
    <w:link w:val="Heading2"/>
    <w:uiPriority w:val="9"/>
    <w:rsid w:val="0098571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DC6EEE"/>
    <w:rPr>
      <w:rFonts w:ascii="Times New Roman" w:eastAsiaTheme="majorEastAsia" w:hAnsi="Times New Roman" w:cstheme="majorBidi"/>
      <w:b/>
      <w:bCs/>
      <w:sz w:val="24"/>
    </w:rPr>
  </w:style>
  <w:style w:type="paragraph" w:customStyle="1" w:styleId="Default">
    <w:name w:val="Default"/>
    <w:rsid w:val="007A146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rsid w:val="00993169"/>
    <w:rPr>
      <w:rFonts w:asciiTheme="majorHAnsi" w:eastAsiaTheme="majorEastAsia" w:hAnsiTheme="majorHAnsi" w:cstheme="majorBidi"/>
      <w:b/>
      <w:bCs/>
      <w:i/>
      <w:iCs/>
      <w:color w:val="4F81BD" w:themeColor="accent1"/>
      <w:sz w:val="24"/>
    </w:rPr>
  </w:style>
  <w:style w:type="character" w:styleId="Hyperlink">
    <w:name w:val="Hyperlink"/>
    <w:uiPriority w:val="99"/>
    <w:unhideWhenUsed/>
    <w:rsid w:val="009C5EB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86029">
      <w:bodyDiv w:val="1"/>
      <w:marLeft w:val="0"/>
      <w:marRight w:val="0"/>
      <w:marTop w:val="0"/>
      <w:marBottom w:val="0"/>
      <w:divBdr>
        <w:top w:val="none" w:sz="0" w:space="0" w:color="auto"/>
        <w:left w:val="none" w:sz="0" w:space="0" w:color="auto"/>
        <w:bottom w:val="none" w:sz="0" w:space="0" w:color="auto"/>
        <w:right w:val="none" w:sz="0" w:space="0" w:color="auto"/>
      </w:divBdr>
    </w:div>
    <w:div w:id="94205541">
      <w:bodyDiv w:val="1"/>
      <w:marLeft w:val="0"/>
      <w:marRight w:val="0"/>
      <w:marTop w:val="0"/>
      <w:marBottom w:val="0"/>
      <w:divBdr>
        <w:top w:val="none" w:sz="0" w:space="0" w:color="auto"/>
        <w:left w:val="none" w:sz="0" w:space="0" w:color="auto"/>
        <w:bottom w:val="none" w:sz="0" w:space="0" w:color="auto"/>
        <w:right w:val="none" w:sz="0" w:space="0" w:color="auto"/>
      </w:divBdr>
    </w:div>
    <w:div w:id="187834958">
      <w:bodyDiv w:val="1"/>
      <w:marLeft w:val="0"/>
      <w:marRight w:val="0"/>
      <w:marTop w:val="0"/>
      <w:marBottom w:val="0"/>
      <w:divBdr>
        <w:top w:val="none" w:sz="0" w:space="0" w:color="auto"/>
        <w:left w:val="none" w:sz="0" w:space="0" w:color="auto"/>
        <w:bottom w:val="none" w:sz="0" w:space="0" w:color="auto"/>
        <w:right w:val="none" w:sz="0" w:space="0" w:color="auto"/>
      </w:divBdr>
    </w:div>
    <w:div w:id="233399942">
      <w:bodyDiv w:val="1"/>
      <w:marLeft w:val="0"/>
      <w:marRight w:val="0"/>
      <w:marTop w:val="0"/>
      <w:marBottom w:val="0"/>
      <w:divBdr>
        <w:top w:val="none" w:sz="0" w:space="0" w:color="auto"/>
        <w:left w:val="none" w:sz="0" w:space="0" w:color="auto"/>
        <w:bottom w:val="none" w:sz="0" w:space="0" w:color="auto"/>
        <w:right w:val="none" w:sz="0" w:space="0" w:color="auto"/>
      </w:divBdr>
    </w:div>
    <w:div w:id="247009668">
      <w:bodyDiv w:val="1"/>
      <w:marLeft w:val="0"/>
      <w:marRight w:val="0"/>
      <w:marTop w:val="0"/>
      <w:marBottom w:val="0"/>
      <w:divBdr>
        <w:top w:val="none" w:sz="0" w:space="0" w:color="auto"/>
        <w:left w:val="none" w:sz="0" w:space="0" w:color="auto"/>
        <w:bottom w:val="none" w:sz="0" w:space="0" w:color="auto"/>
        <w:right w:val="none" w:sz="0" w:space="0" w:color="auto"/>
      </w:divBdr>
    </w:div>
    <w:div w:id="285547473">
      <w:bodyDiv w:val="1"/>
      <w:marLeft w:val="0"/>
      <w:marRight w:val="0"/>
      <w:marTop w:val="0"/>
      <w:marBottom w:val="0"/>
      <w:divBdr>
        <w:top w:val="none" w:sz="0" w:space="0" w:color="auto"/>
        <w:left w:val="none" w:sz="0" w:space="0" w:color="auto"/>
        <w:bottom w:val="none" w:sz="0" w:space="0" w:color="auto"/>
        <w:right w:val="none" w:sz="0" w:space="0" w:color="auto"/>
      </w:divBdr>
    </w:div>
    <w:div w:id="294874706">
      <w:bodyDiv w:val="1"/>
      <w:marLeft w:val="0"/>
      <w:marRight w:val="0"/>
      <w:marTop w:val="0"/>
      <w:marBottom w:val="0"/>
      <w:divBdr>
        <w:top w:val="none" w:sz="0" w:space="0" w:color="auto"/>
        <w:left w:val="none" w:sz="0" w:space="0" w:color="auto"/>
        <w:bottom w:val="none" w:sz="0" w:space="0" w:color="auto"/>
        <w:right w:val="none" w:sz="0" w:space="0" w:color="auto"/>
      </w:divBdr>
    </w:div>
    <w:div w:id="461197417">
      <w:bodyDiv w:val="1"/>
      <w:marLeft w:val="0"/>
      <w:marRight w:val="0"/>
      <w:marTop w:val="0"/>
      <w:marBottom w:val="0"/>
      <w:divBdr>
        <w:top w:val="none" w:sz="0" w:space="0" w:color="auto"/>
        <w:left w:val="none" w:sz="0" w:space="0" w:color="auto"/>
        <w:bottom w:val="none" w:sz="0" w:space="0" w:color="auto"/>
        <w:right w:val="none" w:sz="0" w:space="0" w:color="auto"/>
      </w:divBdr>
    </w:div>
    <w:div w:id="479808126">
      <w:bodyDiv w:val="1"/>
      <w:marLeft w:val="0"/>
      <w:marRight w:val="0"/>
      <w:marTop w:val="0"/>
      <w:marBottom w:val="0"/>
      <w:divBdr>
        <w:top w:val="none" w:sz="0" w:space="0" w:color="auto"/>
        <w:left w:val="none" w:sz="0" w:space="0" w:color="auto"/>
        <w:bottom w:val="none" w:sz="0" w:space="0" w:color="auto"/>
        <w:right w:val="none" w:sz="0" w:space="0" w:color="auto"/>
      </w:divBdr>
    </w:div>
    <w:div w:id="630596979">
      <w:bodyDiv w:val="1"/>
      <w:marLeft w:val="0"/>
      <w:marRight w:val="0"/>
      <w:marTop w:val="0"/>
      <w:marBottom w:val="0"/>
      <w:divBdr>
        <w:top w:val="none" w:sz="0" w:space="0" w:color="auto"/>
        <w:left w:val="none" w:sz="0" w:space="0" w:color="auto"/>
        <w:bottom w:val="none" w:sz="0" w:space="0" w:color="auto"/>
        <w:right w:val="none" w:sz="0" w:space="0" w:color="auto"/>
      </w:divBdr>
    </w:div>
    <w:div w:id="701243481">
      <w:bodyDiv w:val="1"/>
      <w:marLeft w:val="0"/>
      <w:marRight w:val="0"/>
      <w:marTop w:val="0"/>
      <w:marBottom w:val="0"/>
      <w:divBdr>
        <w:top w:val="none" w:sz="0" w:space="0" w:color="auto"/>
        <w:left w:val="none" w:sz="0" w:space="0" w:color="auto"/>
        <w:bottom w:val="none" w:sz="0" w:space="0" w:color="auto"/>
        <w:right w:val="none" w:sz="0" w:space="0" w:color="auto"/>
      </w:divBdr>
    </w:div>
    <w:div w:id="720791090">
      <w:bodyDiv w:val="1"/>
      <w:marLeft w:val="0"/>
      <w:marRight w:val="0"/>
      <w:marTop w:val="0"/>
      <w:marBottom w:val="0"/>
      <w:divBdr>
        <w:top w:val="none" w:sz="0" w:space="0" w:color="auto"/>
        <w:left w:val="none" w:sz="0" w:space="0" w:color="auto"/>
        <w:bottom w:val="none" w:sz="0" w:space="0" w:color="auto"/>
        <w:right w:val="none" w:sz="0" w:space="0" w:color="auto"/>
      </w:divBdr>
    </w:div>
    <w:div w:id="723025578">
      <w:bodyDiv w:val="1"/>
      <w:marLeft w:val="0"/>
      <w:marRight w:val="0"/>
      <w:marTop w:val="0"/>
      <w:marBottom w:val="0"/>
      <w:divBdr>
        <w:top w:val="none" w:sz="0" w:space="0" w:color="auto"/>
        <w:left w:val="none" w:sz="0" w:space="0" w:color="auto"/>
        <w:bottom w:val="none" w:sz="0" w:space="0" w:color="auto"/>
        <w:right w:val="none" w:sz="0" w:space="0" w:color="auto"/>
      </w:divBdr>
    </w:div>
    <w:div w:id="885991014">
      <w:bodyDiv w:val="1"/>
      <w:marLeft w:val="0"/>
      <w:marRight w:val="0"/>
      <w:marTop w:val="0"/>
      <w:marBottom w:val="0"/>
      <w:divBdr>
        <w:top w:val="none" w:sz="0" w:space="0" w:color="auto"/>
        <w:left w:val="none" w:sz="0" w:space="0" w:color="auto"/>
        <w:bottom w:val="none" w:sz="0" w:space="0" w:color="auto"/>
        <w:right w:val="none" w:sz="0" w:space="0" w:color="auto"/>
      </w:divBdr>
    </w:div>
    <w:div w:id="967736547">
      <w:bodyDiv w:val="1"/>
      <w:marLeft w:val="0"/>
      <w:marRight w:val="0"/>
      <w:marTop w:val="0"/>
      <w:marBottom w:val="0"/>
      <w:divBdr>
        <w:top w:val="none" w:sz="0" w:space="0" w:color="auto"/>
        <w:left w:val="none" w:sz="0" w:space="0" w:color="auto"/>
        <w:bottom w:val="none" w:sz="0" w:space="0" w:color="auto"/>
        <w:right w:val="none" w:sz="0" w:space="0" w:color="auto"/>
      </w:divBdr>
    </w:div>
    <w:div w:id="989560591">
      <w:bodyDiv w:val="1"/>
      <w:marLeft w:val="0"/>
      <w:marRight w:val="0"/>
      <w:marTop w:val="0"/>
      <w:marBottom w:val="0"/>
      <w:divBdr>
        <w:top w:val="none" w:sz="0" w:space="0" w:color="auto"/>
        <w:left w:val="none" w:sz="0" w:space="0" w:color="auto"/>
        <w:bottom w:val="none" w:sz="0" w:space="0" w:color="auto"/>
        <w:right w:val="none" w:sz="0" w:space="0" w:color="auto"/>
      </w:divBdr>
    </w:div>
    <w:div w:id="1050689728">
      <w:bodyDiv w:val="1"/>
      <w:marLeft w:val="0"/>
      <w:marRight w:val="0"/>
      <w:marTop w:val="0"/>
      <w:marBottom w:val="0"/>
      <w:divBdr>
        <w:top w:val="none" w:sz="0" w:space="0" w:color="auto"/>
        <w:left w:val="none" w:sz="0" w:space="0" w:color="auto"/>
        <w:bottom w:val="none" w:sz="0" w:space="0" w:color="auto"/>
        <w:right w:val="none" w:sz="0" w:space="0" w:color="auto"/>
      </w:divBdr>
    </w:div>
    <w:div w:id="1259211243">
      <w:bodyDiv w:val="1"/>
      <w:marLeft w:val="0"/>
      <w:marRight w:val="0"/>
      <w:marTop w:val="0"/>
      <w:marBottom w:val="0"/>
      <w:divBdr>
        <w:top w:val="none" w:sz="0" w:space="0" w:color="auto"/>
        <w:left w:val="none" w:sz="0" w:space="0" w:color="auto"/>
        <w:bottom w:val="none" w:sz="0" w:space="0" w:color="auto"/>
        <w:right w:val="none" w:sz="0" w:space="0" w:color="auto"/>
      </w:divBdr>
    </w:div>
    <w:div w:id="1308512803">
      <w:bodyDiv w:val="1"/>
      <w:marLeft w:val="0"/>
      <w:marRight w:val="0"/>
      <w:marTop w:val="0"/>
      <w:marBottom w:val="0"/>
      <w:divBdr>
        <w:top w:val="none" w:sz="0" w:space="0" w:color="auto"/>
        <w:left w:val="none" w:sz="0" w:space="0" w:color="auto"/>
        <w:bottom w:val="none" w:sz="0" w:space="0" w:color="auto"/>
        <w:right w:val="none" w:sz="0" w:space="0" w:color="auto"/>
      </w:divBdr>
    </w:div>
    <w:div w:id="1451237769">
      <w:bodyDiv w:val="1"/>
      <w:marLeft w:val="0"/>
      <w:marRight w:val="0"/>
      <w:marTop w:val="0"/>
      <w:marBottom w:val="0"/>
      <w:divBdr>
        <w:top w:val="none" w:sz="0" w:space="0" w:color="auto"/>
        <w:left w:val="none" w:sz="0" w:space="0" w:color="auto"/>
        <w:bottom w:val="none" w:sz="0" w:space="0" w:color="auto"/>
        <w:right w:val="none" w:sz="0" w:space="0" w:color="auto"/>
      </w:divBdr>
    </w:div>
    <w:div w:id="1501583247">
      <w:bodyDiv w:val="1"/>
      <w:marLeft w:val="0"/>
      <w:marRight w:val="0"/>
      <w:marTop w:val="0"/>
      <w:marBottom w:val="0"/>
      <w:divBdr>
        <w:top w:val="none" w:sz="0" w:space="0" w:color="auto"/>
        <w:left w:val="none" w:sz="0" w:space="0" w:color="auto"/>
        <w:bottom w:val="none" w:sz="0" w:space="0" w:color="auto"/>
        <w:right w:val="none" w:sz="0" w:space="0" w:color="auto"/>
      </w:divBdr>
    </w:div>
    <w:div w:id="1593004481">
      <w:bodyDiv w:val="1"/>
      <w:marLeft w:val="0"/>
      <w:marRight w:val="0"/>
      <w:marTop w:val="0"/>
      <w:marBottom w:val="0"/>
      <w:divBdr>
        <w:top w:val="none" w:sz="0" w:space="0" w:color="auto"/>
        <w:left w:val="none" w:sz="0" w:space="0" w:color="auto"/>
        <w:bottom w:val="none" w:sz="0" w:space="0" w:color="auto"/>
        <w:right w:val="none" w:sz="0" w:space="0" w:color="auto"/>
      </w:divBdr>
    </w:div>
    <w:div w:id="1647977515">
      <w:bodyDiv w:val="1"/>
      <w:marLeft w:val="0"/>
      <w:marRight w:val="0"/>
      <w:marTop w:val="0"/>
      <w:marBottom w:val="0"/>
      <w:divBdr>
        <w:top w:val="none" w:sz="0" w:space="0" w:color="auto"/>
        <w:left w:val="none" w:sz="0" w:space="0" w:color="auto"/>
        <w:bottom w:val="none" w:sz="0" w:space="0" w:color="auto"/>
        <w:right w:val="none" w:sz="0" w:space="0" w:color="auto"/>
      </w:divBdr>
    </w:div>
    <w:div w:id="1687054768">
      <w:bodyDiv w:val="1"/>
      <w:marLeft w:val="0"/>
      <w:marRight w:val="0"/>
      <w:marTop w:val="0"/>
      <w:marBottom w:val="0"/>
      <w:divBdr>
        <w:top w:val="none" w:sz="0" w:space="0" w:color="auto"/>
        <w:left w:val="none" w:sz="0" w:space="0" w:color="auto"/>
        <w:bottom w:val="none" w:sz="0" w:space="0" w:color="auto"/>
        <w:right w:val="none" w:sz="0" w:space="0" w:color="auto"/>
      </w:divBdr>
    </w:div>
    <w:div w:id="1844735100">
      <w:bodyDiv w:val="1"/>
      <w:marLeft w:val="0"/>
      <w:marRight w:val="0"/>
      <w:marTop w:val="0"/>
      <w:marBottom w:val="0"/>
      <w:divBdr>
        <w:top w:val="none" w:sz="0" w:space="0" w:color="auto"/>
        <w:left w:val="none" w:sz="0" w:space="0" w:color="auto"/>
        <w:bottom w:val="none" w:sz="0" w:space="0" w:color="auto"/>
        <w:right w:val="none" w:sz="0" w:space="0" w:color="auto"/>
      </w:divBdr>
    </w:div>
    <w:div w:id="1899585764">
      <w:bodyDiv w:val="1"/>
      <w:marLeft w:val="0"/>
      <w:marRight w:val="0"/>
      <w:marTop w:val="0"/>
      <w:marBottom w:val="0"/>
      <w:divBdr>
        <w:top w:val="none" w:sz="0" w:space="0" w:color="auto"/>
        <w:left w:val="none" w:sz="0" w:space="0" w:color="auto"/>
        <w:bottom w:val="none" w:sz="0" w:space="0" w:color="auto"/>
        <w:right w:val="none" w:sz="0" w:space="0" w:color="auto"/>
      </w:divBdr>
    </w:div>
    <w:div w:id="1929118508">
      <w:bodyDiv w:val="1"/>
      <w:marLeft w:val="0"/>
      <w:marRight w:val="0"/>
      <w:marTop w:val="0"/>
      <w:marBottom w:val="0"/>
      <w:divBdr>
        <w:top w:val="none" w:sz="0" w:space="0" w:color="auto"/>
        <w:left w:val="none" w:sz="0" w:space="0" w:color="auto"/>
        <w:bottom w:val="none" w:sz="0" w:space="0" w:color="auto"/>
        <w:right w:val="none" w:sz="0" w:space="0" w:color="auto"/>
      </w:divBdr>
    </w:div>
    <w:div w:id="1976791841">
      <w:bodyDiv w:val="1"/>
      <w:marLeft w:val="0"/>
      <w:marRight w:val="0"/>
      <w:marTop w:val="0"/>
      <w:marBottom w:val="0"/>
      <w:divBdr>
        <w:top w:val="none" w:sz="0" w:space="0" w:color="auto"/>
        <w:left w:val="none" w:sz="0" w:space="0" w:color="auto"/>
        <w:bottom w:val="none" w:sz="0" w:space="0" w:color="auto"/>
        <w:right w:val="none" w:sz="0" w:space="0" w:color="auto"/>
      </w:divBdr>
    </w:div>
    <w:div w:id="2045670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6BD398-57B9-4527-8B32-D0458CE79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384</Words>
  <Characters>13592</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ya</dc:creator>
  <cp:lastModifiedBy>gm_3</cp:lastModifiedBy>
  <cp:revision>2</cp:revision>
  <cp:lastPrinted>2023-07-19T00:35:00Z</cp:lastPrinted>
  <dcterms:created xsi:type="dcterms:W3CDTF">2023-07-20T07:33:00Z</dcterms:created>
  <dcterms:modified xsi:type="dcterms:W3CDTF">2023-07-20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d9c12db9-2343-368d-ab70-a39d5b187284</vt:lpwstr>
  </property>
  <property fmtid="{D5CDD505-2E9C-101B-9397-08002B2CF9AE}" pid="24" name="Mendeley Citation Style_1">
    <vt:lpwstr>http://www.zotero.org/styles/harvard1</vt:lpwstr>
  </property>
</Properties>
</file>